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rsidP="00DE0657">
      <w:pPr>
        <w:pStyle w:val="Title"/>
      </w:pPr>
      <w:r>
        <w:t xml:space="preserve">How has bird biodiversity changed over time? A review across </w:t>
      </w:r>
      <w:proofErr w:type="spellStart"/>
      <w:r>
        <w:t>spatio</w:t>
      </w:r>
      <w:proofErr w:type="spellEnd"/>
      <w:r>
        <w:t>-temporal scales</w:t>
      </w:r>
    </w:p>
    <w:p w14:paraId="22E4FE05" w14:textId="77777777" w:rsidR="002E671A" w:rsidRDefault="0042697E" w:rsidP="00DE0657">
      <w:pPr>
        <w:rPr>
          <w:i/>
          <w:color w:val="000000"/>
          <w:vertAlign w:val="superscript"/>
        </w:rPr>
      </w:pPr>
      <w:r>
        <w:rPr>
          <w:i/>
          <w:color w:val="000000"/>
        </w:rPr>
        <w:t>François Leroy</w:t>
      </w:r>
      <w:proofErr w:type="gramStart"/>
      <w:r>
        <w:rPr>
          <w:i/>
          <w:color w:val="000000"/>
          <w:vertAlign w:val="superscript"/>
        </w:rPr>
        <w:t>1,*</w:t>
      </w:r>
      <w:proofErr w:type="gramEnd"/>
      <w:r>
        <w:rPr>
          <w:i/>
          <w:color w:val="000000"/>
        </w:rPr>
        <w:t>, Jiri Reif</w:t>
      </w:r>
      <w:r>
        <w:rPr>
          <w:i/>
          <w:color w:val="000000"/>
          <w:vertAlign w:val="superscript"/>
        </w:rPr>
        <w:t>2,3</w:t>
      </w:r>
      <w:r>
        <w:rPr>
          <w:i/>
          <w:color w:val="000000"/>
        </w:rPr>
        <w:t>, David Storch</w:t>
      </w:r>
      <w:r>
        <w:rPr>
          <w:i/>
          <w:color w:val="000000"/>
          <w:vertAlign w:val="superscript"/>
        </w:rPr>
        <w:t>4</w:t>
      </w:r>
      <w:r>
        <w:rPr>
          <w:i/>
          <w:color w:val="000000"/>
        </w:rPr>
        <w:t>, Petr Keil</w:t>
      </w:r>
      <w:r>
        <w:rPr>
          <w:i/>
          <w:color w:val="000000"/>
          <w:vertAlign w:val="superscript"/>
        </w:rPr>
        <w:t>1</w:t>
      </w:r>
    </w:p>
    <w:p w14:paraId="45F1B938" w14:textId="77777777" w:rsidR="002E671A" w:rsidRDefault="0042697E" w:rsidP="00DE0657">
      <w:r>
        <w:rPr>
          <w:vertAlign w:val="superscript"/>
        </w:rPr>
        <w:t xml:space="preserve">1 </w:t>
      </w:r>
      <w:r>
        <w:t xml:space="preserve">Department of Spatial Sciences, Faculty of Environmental Sciences, Czech University of Life Sciences Prague, </w:t>
      </w:r>
      <w:proofErr w:type="spellStart"/>
      <w:r>
        <w:t>Kamýcká</w:t>
      </w:r>
      <w:proofErr w:type="spellEnd"/>
      <w:r>
        <w:t xml:space="preserve"> 129, 16500 Praha-</w:t>
      </w:r>
      <w:proofErr w:type="spellStart"/>
      <w:r>
        <w:t>Suchdol</w:t>
      </w:r>
      <w:proofErr w:type="spellEnd"/>
      <w:r>
        <w:t>, Czech Republic</w:t>
      </w:r>
    </w:p>
    <w:p w14:paraId="655B640C" w14:textId="77777777" w:rsidR="002E671A" w:rsidRDefault="0042697E" w:rsidP="00DE0657">
      <w:r>
        <w:rPr>
          <w:vertAlign w:val="superscript"/>
        </w:rPr>
        <w:t xml:space="preserve">2 </w:t>
      </w:r>
      <w:r>
        <w:t>Faculty of Science, Institute for Environmental Studies, Charles University, Prague, Czechia</w:t>
      </w:r>
    </w:p>
    <w:p w14:paraId="7E19FDDE" w14:textId="77777777" w:rsidR="002E671A" w:rsidRDefault="0042697E" w:rsidP="00DE0657">
      <w:r>
        <w:rPr>
          <w:vertAlign w:val="superscript"/>
        </w:rPr>
        <w:t>3</w:t>
      </w:r>
      <w:r>
        <w:t xml:space="preserve">Department of Zoology and Laboratory of Ornithology, Faculty of Science, </w:t>
      </w:r>
      <w:proofErr w:type="spellStart"/>
      <w:r>
        <w:t>Palacky</w:t>
      </w:r>
      <w:proofErr w:type="spellEnd"/>
      <w:r>
        <w:t xml:space="preserve"> University, Olomouc, Czechia</w:t>
      </w:r>
    </w:p>
    <w:p w14:paraId="462D21DD" w14:textId="77777777" w:rsidR="002E671A" w:rsidRDefault="0042697E" w:rsidP="00DE0657">
      <w:r>
        <w:rPr>
          <w:vertAlign w:val="superscript"/>
        </w:rPr>
        <w:t xml:space="preserve">4 </w:t>
      </w:r>
      <w:r>
        <w:t xml:space="preserve">Centre for Theoretical Study, Charles University, </w:t>
      </w:r>
      <w:proofErr w:type="spellStart"/>
      <w:r>
        <w:t>Jilska</w:t>
      </w:r>
      <w:proofErr w:type="spellEnd"/>
      <w:r>
        <w:t>´ 1, 110 00-CZ Praha 1, Czech Republic</w:t>
      </w:r>
    </w:p>
    <w:p w14:paraId="4C78EAA2" w14:textId="77777777" w:rsidR="002E671A" w:rsidRPr="00043C51" w:rsidRDefault="0042697E" w:rsidP="00DE0657">
      <w:pPr>
        <w:spacing w:after="0"/>
        <w:rPr>
          <w:lang w:val="fr-FR"/>
        </w:rPr>
      </w:pPr>
      <w:r w:rsidRPr="00043C51">
        <w:rPr>
          <w:lang w:val="fr-FR"/>
        </w:rPr>
        <w:t xml:space="preserve">* </w:t>
      </w:r>
      <w:proofErr w:type="spellStart"/>
      <w:r w:rsidRPr="00043C51">
        <w:rPr>
          <w:lang w:val="fr-FR"/>
        </w:rPr>
        <w:t>Correspondence</w:t>
      </w:r>
      <w:proofErr w:type="spellEnd"/>
      <w:r w:rsidRPr="00043C51">
        <w:rPr>
          <w:lang w:val="fr-FR"/>
        </w:rPr>
        <w:t xml:space="preserve"> : </w:t>
      </w:r>
    </w:p>
    <w:p w14:paraId="55CE3067" w14:textId="77777777" w:rsidR="002E671A" w:rsidRPr="00043C51" w:rsidRDefault="0042697E" w:rsidP="00DE0657">
      <w:pPr>
        <w:spacing w:after="0"/>
        <w:rPr>
          <w:lang w:val="fr-FR"/>
        </w:rPr>
      </w:pPr>
      <w:proofErr w:type="gramStart"/>
      <w:r w:rsidRPr="00043C51">
        <w:rPr>
          <w:lang w:val="fr-FR"/>
        </w:rPr>
        <w:t>Email:</w:t>
      </w:r>
      <w:proofErr w:type="gramEnd"/>
      <w:r w:rsidRPr="00043C51">
        <w:rPr>
          <w:lang w:val="fr-FR"/>
        </w:rPr>
        <w:t xml:space="preserve"> </w:t>
      </w:r>
      <w:hyperlink r:id="rId8">
        <w:r w:rsidRPr="00043C51">
          <w:rPr>
            <w:color w:val="0563C1"/>
            <w:u w:val="single"/>
            <w:lang w:val="fr-FR"/>
          </w:rPr>
          <w:t>leroy@fzp.czu.cz</w:t>
        </w:r>
      </w:hyperlink>
    </w:p>
    <w:p w14:paraId="6223BA4E" w14:textId="77777777" w:rsidR="002E671A" w:rsidRDefault="0042697E" w:rsidP="00DE0657">
      <w:pPr>
        <w:spacing w:after="0"/>
      </w:pPr>
      <w:r>
        <w:t>Mail: Czech University of Life Sciences Prague</w:t>
      </w:r>
    </w:p>
    <w:p w14:paraId="0FAF28D7" w14:textId="77777777" w:rsidR="002E671A" w:rsidRDefault="0042697E" w:rsidP="00DE0657">
      <w:pPr>
        <w:spacing w:after="0"/>
      </w:pPr>
      <w:r>
        <w:t>Faculty of Environmental Sciences</w:t>
      </w:r>
    </w:p>
    <w:p w14:paraId="4DBE862A" w14:textId="77777777" w:rsidR="002E671A" w:rsidRDefault="0042697E" w:rsidP="00DE0657">
      <w:pPr>
        <w:spacing w:after="0"/>
      </w:pPr>
      <w:proofErr w:type="spellStart"/>
      <w:r>
        <w:t>Kamycka</w:t>
      </w:r>
      <w:proofErr w:type="spellEnd"/>
      <w:r>
        <w:t xml:space="preserve"> 129</w:t>
      </w:r>
    </w:p>
    <w:p w14:paraId="212DCCBB" w14:textId="77777777" w:rsidR="002E671A" w:rsidRDefault="0042697E" w:rsidP="00DE0657">
      <w:pPr>
        <w:spacing w:after="0"/>
      </w:pPr>
      <w:r>
        <w:t xml:space="preserve">165 00 Prague - </w:t>
      </w:r>
      <w:proofErr w:type="spellStart"/>
      <w:r>
        <w:t>Suchdol</w:t>
      </w:r>
      <w:proofErr w:type="spellEnd"/>
    </w:p>
    <w:p w14:paraId="7513E2BE" w14:textId="77777777" w:rsidR="002E671A" w:rsidRDefault="002E671A" w:rsidP="00DE0657">
      <w:pPr>
        <w:spacing w:after="0"/>
      </w:pPr>
    </w:p>
    <w:p w14:paraId="16EE97CD" w14:textId="77777777" w:rsidR="002E671A" w:rsidRDefault="0042697E" w:rsidP="00DE0657">
      <w:pPr>
        <w:spacing w:after="0"/>
      </w:pPr>
      <w:r>
        <w:t xml:space="preserve">Data, code and figures are available here: </w:t>
      </w:r>
      <w:hyperlink r:id="rId9">
        <w:r>
          <w:rPr>
            <w:color w:val="1155CC"/>
            <w:u w:val="single"/>
          </w:rPr>
          <w:t>https://github.com/FrsLry/BAAE_SI_litrev</w:t>
        </w:r>
      </w:hyperlink>
    </w:p>
    <w:p w14:paraId="5A4241DA" w14:textId="77777777" w:rsidR="002E671A" w:rsidRDefault="002E671A" w:rsidP="00DE0657">
      <w:pPr>
        <w:spacing w:after="0"/>
      </w:pPr>
    </w:p>
    <w:p w14:paraId="3AE532BE" w14:textId="77777777" w:rsidR="002E671A" w:rsidRDefault="0042697E" w:rsidP="00DE0657">
      <w:pPr>
        <w:spacing w:after="0"/>
      </w:pPr>
      <w:r>
        <w:t>Potential reviewers:</w:t>
      </w:r>
    </w:p>
    <w:p w14:paraId="05D8881B" w14:textId="77777777" w:rsidR="002E671A" w:rsidRDefault="00657AFF" w:rsidP="00DE0657">
      <w:pPr>
        <w:spacing w:after="0"/>
      </w:pPr>
      <w:hyperlink r:id="rId10">
        <w:r w:rsidR="0042697E">
          <w:rPr>
            <w:color w:val="1155CC"/>
            <w:u w:val="single"/>
          </w:rPr>
          <w:t>Morgane Barbet-Massin</w:t>
        </w:r>
      </w:hyperlink>
      <w:r w:rsidR="0042697E">
        <w:t xml:space="preserve">: </w:t>
      </w:r>
      <w:hyperlink r:id="rId11">
        <w:r w:rsidR="0042697E">
          <w:rPr>
            <w:color w:val="1155CC"/>
            <w:u w:val="single"/>
          </w:rPr>
          <w:t>barbet@mnhn.fr</w:t>
        </w:r>
      </w:hyperlink>
    </w:p>
    <w:p w14:paraId="5EEA288E" w14:textId="77777777" w:rsidR="002E671A" w:rsidRPr="00391B08" w:rsidRDefault="00657AFF" w:rsidP="00DE0657">
      <w:pPr>
        <w:spacing w:after="0"/>
        <w:rPr>
          <w:lang w:val="fr-FR"/>
        </w:rPr>
      </w:pPr>
      <w:hyperlink r:id="rId12">
        <w:r w:rsidR="0042697E" w:rsidRPr="00391B08">
          <w:rPr>
            <w:color w:val="1155CC"/>
            <w:u w:val="single"/>
            <w:lang w:val="fr-FR"/>
          </w:rPr>
          <w:t>Aurélie Husset</w:t>
        </w:r>
      </w:hyperlink>
      <w:r w:rsidR="0042697E" w:rsidRPr="00391B08">
        <w:rPr>
          <w:lang w:val="fr-FR"/>
        </w:rPr>
        <w:t xml:space="preserve">: </w:t>
      </w:r>
      <w:hyperlink r:id="rId13">
        <w:r w:rsidR="0042697E" w:rsidRPr="00391B08">
          <w:rPr>
            <w:color w:val="1155CC"/>
            <w:u w:val="single"/>
            <w:lang w:val="fr-FR"/>
          </w:rPr>
          <w:t>alissign@mail.snv.jussieu.fr</w:t>
        </w:r>
      </w:hyperlink>
    </w:p>
    <w:p w14:paraId="5822CAFE" w14:textId="77777777" w:rsidR="002E671A" w:rsidRPr="00391B08" w:rsidRDefault="00657AFF" w:rsidP="00DE0657">
      <w:pPr>
        <w:spacing w:after="0"/>
        <w:rPr>
          <w:lang w:val="fr-FR"/>
        </w:rPr>
      </w:pPr>
      <w:hyperlink r:id="rId14">
        <w:r w:rsidR="0042697E" w:rsidRPr="00391B08">
          <w:rPr>
            <w:color w:val="1155CC"/>
            <w:u w:val="single"/>
            <w:lang w:val="fr-FR"/>
          </w:rPr>
          <w:t>Anne-Christine Monnet</w:t>
        </w:r>
      </w:hyperlink>
      <w:r w:rsidR="0042697E" w:rsidRPr="00391B08">
        <w:rPr>
          <w:lang w:val="fr-FR"/>
        </w:rPr>
        <w:t xml:space="preserve">: </w:t>
      </w:r>
      <w:hyperlink r:id="rId15">
        <w:r w:rsidR="0042697E" w:rsidRPr="00391B08">
          <w:rPr>
            <w:color w:val="1155CC"/>
            <w:u w:val="single"/>
            <w:lang w:val="fr-FR"/>
          </w:rPr>
          <w:t>anne-christine.monnet@mnhn.fr</w:t>
        </w:r>
      </w:hyperlink>
    </w:p>
    <w:p w14:paraId="24AD5B7A" w14:textId="65BB9E97" w:rsidR="002E671A" w:rsidRPr="00391B08" w:rsidRDefault="00657AFF" w:rsidP="00DE0657">
      <w:pPr>
        <w:spacing w:after="0"/>
        <w:rPr>
          <w:lang w:val="fr-FR"/>
        </w:rPr>
      </w:pPr>
      <w:hyperlink r:id="rId16">
        <w:r w:rsidR="0042697E" w:rsidRPr="00391B08">
          <w:rPr>
            <w:color w:val="1155CC"/>
            <w:u w:val="single"/>
            <w:lang w:val="fr-FR"/>
          </w:rPr>
          <w:t>François Chiron</w:t>
        </w:r>
      </w:hyperlink>
      <w:r w:rsidR="0042697E" w:rsidRPr="00391B08">
        <w:rPr>
          <w:lang w:val="fr-FR"/>
        </w:rPr>
        <w:t xml:space="preserve">: </w:t>
      </w:r>
      <w:hyperlink r:id="rId17">
        <w:r w:rsidR="0042697E" w:rsidRPr="00391B08">
          <w:rPr>
            <w:color w:val="1155CC"/>
            <w:u w:val="single"/>
            <w:lang w:val="fr-FR"/>
          </w:rPr>
          <w:t>fchiron@mnhn.fr</w:t>
        </w:r>
      </w:hyperlink>
    </w:p>
    <w:p w14:paraId="299B0D92" w14:textId="77777777" w:rsidR="002E671A" w:rsidRPr="00391B08" w:rsidRDefault="0042697E" w:rsidP="00DE0657">
      <w:pPr>
        <w:pStyle w:val="Heading1"/>
        <w:spacing w:line="480" w:lineRule="auto"/>
        <w:rPr>
          <w:lang w:val="fr-FR"/>
        </w:rPr>
      </w:pPr>
      <w:r w:rsidRPr="00391B08">
        <w:rPr>
          <w:lang w:val="fr-FR"/>
        </w:rPr>
        <w:t>Abstract</w:t>
      </w:r>
    </w:p>
    <w:p w14:paraId="3C6460FF" w14:textId="77777777" w:rsidR="002E671A" w:rsidRDefault="0042697E" w:rsidP="00DE0657">
      <w:r>
        <w:t xml:space="preserve">Empirical quantification of biodiversity changes remains a challenge even in well surveyed groups such as birds. This may be because the change depends on </w:t>
      </w:r>
      <w:proofErr w:type="spellStart"/>
      <w:r>
        <w:t>spatio</w:t>
      </w:r>
      <w:proofErr w:type="spellEnd"/>
      <w:r>
        <w:t>-temporal scales, specifically on spatial grain (</w:t>
      </w:r>
      <w:proofErr w:type="gramStart"/>
      <w:r>
        <w:rPr>
          <w:i/>
        </w:rPr>
        <w:t>i.e.</w:t>
      </w:r>
      <w:proofErr w:type="gramEnd"/>
      <w:r>
        <w:t xml:space="preserve"> area of a sampling unit), geographic extent (</w:t>
      </w:r>
      <w:r>
        <w:rPr>
          <w:i/>
        </w:rPr>
        <w:t>i.e.</w:t>
      </w:r>
      <w:r>
        <w:t xml:space="preserve"> size of the 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proofErr w:type="gramStart"/>
      <w:r>
        <w:rPr>
          <w:i/>
        </w:rPr>
        <w:t>i.e.</w:t>
      </w:r>
      <w:proofErr w:type="gramEnd"/>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w:t>
      </w:r>
      <w:proofErr w:type="spellStart"/>
      <w:r>
        <w:t>spatio</w:t>
      </w:r>
      <w:proofErr w:type="spellEnd"/>
      <w:r>
        <w:t xml:space="preserve">-temporal grains and extents they are defined at. We found 59 trends of 12 metrics resulting from averages over spatial replicates. There was a tendency of biodiversity metrics to increase at local and regional spatial scales, and to not increase globally.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w:t>
      </w:r>
      <w:proofErr w:type="gramStart"/>
      <w:r>
        <w:t>change, and</w:t>
      </w:r>
      <w:proofErr w:type="gramEnd"/>
      <w:r>
        <w:t xml:space="preserve"> provide guidelines for how to do this effectively both in birds, and in other taxa.</w:t>
      </w:r>
    </w:p>
    <w:p w14:paraId="71E9F0FF" w14:textId="12DC9B75" w:rsidR="002E671A" w:rsidRDefault="0042697E" w:rsidP="00DE0657">
      <w:r>
        <w:rPr>
          <w:b/>
        </w:rPr>
        <w:lastRenderedPageBreak/>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DE0657">
      <w:pPr>
        <w:pStyle w:val="Heading1"/>
        <w:spacing w:line="480" w:lineRule="auto"/>
      </w:pPr>
      <w:r>
        <w:t>Introduction</w:t>
      </w:r>
    </w:p>
    <w:p w14:paraId="4DFF53F9" w14:textId="31DDA45A" w:rsidR="002E671A" w:rsidRPr="00386A2C" w:rsidRDefault="0042697E" w:rsidP="00DE0657">
      <w:pPr>
        <w:rPr>
          <w:lang w:val="fr-FR"/>
        </w:rPr>
      </w:pPr>
      <w:r>
        <w:t>We have reasons to suspect that the global alteration of biodiversity due to anthropogenic stressors is unprecedented, and political goals have been declared in order to limit it</w:t>
      </w:r>
      <w:r w:rsidR="00A57BD7">
        <w:t xml:space="preserve"> </w:t>
      </w:r>
      <w:r w:rsidR="00A57BD7">
        <w:fldChar w:fldCharType="begin"/>
      </w:r>
      <w:r w:rsidR="00A57BD7">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noteIndex":0},"citationItems":[{"id":1096,"uris":["http://zotero.org/users/6714553/items/BS39GUJ9"],"uri":["http://zotero.org/users/6714553/items/BS39GUJ9"],"itemData":{"id":1096,"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251AA0">
        <w:instrText xml:space="preserve"> ADDIN ZOTERO_ITEM CSL_CITATION {"citationID":"7wuX9WFc","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A57BD7">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noteIndex":0},"citationItems":[{"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uri":["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w:instrText>
      </w:r>
      <w:r w:rsidR="00A57BD7" w:rsidRPr="00A57BD7">
        <w:rPr>
          <w:lang w:val="fr-FR"/>
        </w:rPr>
        <w:instrText>":"27","author":[{"family":"Keil","given":"Petr"},{"family":"Pereira","given":"Henrique M."},{"famil</w:instrText>
      </w:r>
      <w:r w:rsidR="00A57BD7" w:rsidRPr="00DE0657">
        <w:rPr>
          <w:lang w:val="fr-FR"/>
        </w:rPr>
        <w:instrText>y":"Cabra</w:instrText>
      </w:r>
      <w:r w:rsidR="00A57BD7" w:rsidRPr="00A57BD7">
        <w:rPr>
          <w:lang w:val="fr-FR"/>
        </w:rPr>
        <w:instrText xml:space="preserve">l","given":"Juliano S."},{"family":"Chase","given":"Jonathan M."},{"family":"May","given":"Felix"},{"family":"Martins","given":"Inês S."},{"family":"Winter","given":"Marten"}],"accessed":{"date-parts":[["2020",7,8]]},"issued":{"date-parts":[["2018",1]]}}},{"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Finderup Nielsen </w:t>
      </w:r>
      <w:r w:rsidR="00237020" w:rsidRPr="00237020">
        <w:rPr>
          <w:i/>
          <w:iCs/>
          <w:lang w:val="fr-FR"/>
        </w:rPr>
        <w:t>et al.</w:t>
      </w:r>
      <w:r w:rsidR="00A57BD7" w:rsidRPr="00A57BD7">
        <w:rPr>
          <w:lang w:val="fr-FR"/>
        </w:rPr>
        <w:t xml:space="preserve">, 2019; Keil </w:t>
      </w:r>
      <w:r w:rsidR="00237020" w:rsidRPr="00237020">
        <w:rPr>
          <w:i/>
          <w:iCs/>
          <w:lang w:val="fr-FR"/>
        </w:rPr>
        <w:t>et al.</w:t>
      </w:r>
      <w:r w:rsidR="00A57BD7" w:rsidRPr="00A57BD7">
        <w:rPr>
          <w:lang w:val="fr-FR"/>
        </w:rPr>
        <w:t xml:space="preserve">, 2011, 2018; Vellend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386A2C">
        <w:t xml:space="preserve"> </w:t>
      </w:r>
      <w:r w:rsidR="00386A2C">
        <w:fldChar w:fldCharType="begin"/>
      </w:r>
      <w:r w:rsidR="00386A2C">
        <w:instrText xml:space="preserve"> ADDIN ZOTERO_ITEM CSL_CITATION {"citationID":"OYRwiIDC","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386A2C">
        <w:instrText xml:space="preserve"> ADDIN ZOTERO_ITEM CSL_CITATION {"citationID":"PVOXphkk","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386A2C">
        <w:instrText xml:space="preserve"> ADDIN ZOTERO_ITEM CSL_CITATION {"citationID":"fqM7hdxo","properties":{"formattedCitation":"(Blowes et al., 2019; Dornelas et al., 2014; Vaidyanathan, 2021)","plainCitation":"(Blowes et al., 2019; Dornelas et al., 2014; Vaidyanathan, 2021)","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w:instrText>
      </w:r>
      <w:r w:rsidR="00386A2C" w:rsidRPr="00386A2C">
        <w:rPr>
          <w:lang w:val="fr-FR"/>
        </w:rPr>
        <w:instrText xml:space="preserv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386A2C">
        <w:fldChar w:fldCharType="separate"/>
      </w:r>
      <w:r w:rsidR="00386A2C" w:rsidRPr="00386A2C">
        <w:rPr>
          <w:lang w:val="fr-FR"/>
        </w:rPr>
        <w:t xml:space="preserve">(Blowes </w:t>
      </w:r>
      <w:r w:rsidR="00237020" w:rsidRPr="00237020">
        <w:rPr>
          <w:i/>
          <w:iCs/>
          <w:lang w:val="fr-FR"/>
        </w:rPr>
        <w:t>et al.</w:t>
      </w:r>
      <w:r w:rsidR="00386A2C" w:rsidRPr="00386A2C">
        <w:rPr>
          <w:lang w:val="fr-FR"/>
        </w:rPr>
        <w:t xml:space="preserve">, 2019; Dornelas </w:t>
      </w:r>
      <w:r w:rsidR="00237020" w:rsidRPr="00237020">
        <w:rPr>
          <w:i/>
          <w:iCs/>
          <w:lang w:val="fr-FR"/>
        </w:rPr>
        <w:t>et al.</w:t>
      </w:r>
      <w:r w:rsidR="00386A2C" w:rsidRPr="00386A2C">
        <w:rPr>
          <w:lang w:val="fr-FR"/>
        </w:rPr>
        <w:t>, 2014; Vaidyanathan, 2021)</w:t>
      </w:r>
      <w:r w:rsidR="00386A2C">
        <w:fldChar w:fldCharType="end"/>
      </w:r>
      <w:r w:rsidRPr="00386A2C">
        <w:rPr>
          <w:lang w:val="fr-FR"/>
        </w:rPr>
        <w:t>.</w:t>
      </w:r>
    </w:p>
    <w:p w14:paraId="329297A8" w14:textId="10A4F8B9" w:rsidR="0005163E" w:rsidRDefault="0042697E" w:rsidP="00DE0657">
      <w:pPr>
        <w:pBdr>
          <w:top w:val="nil"/>
          <w:left w:val="nil"/>
          <w:bottom w:val="nil"/>
          <w:right w:val="nil"/>
          <w:between w:val="nil"/>
        </w:pBdr>
        <w:rPr>
          <w:highlight w:val="white"/>
        </w:rPr>
      </w:pPr>
      <w:r w:rsidRPr="00DE0657">
        <w:rPr>
          <w:color w:val="000000"/>
        </w:rPr>
        <w:t xml:space="preserve">Particularly the scale is critical </w:t>
      </w:r>
      <w:r w:rsidR="00386A2C">
        <w:rPr>
          <w:color w:val="000000"/>
        </w:rPr>
        <w:fldChar w:fldCharType="begin"/>
      </w:r>
      <w:r w:rsidR="00386A2C" w:rsidRPr="00DE0657">
        <w:rPr>
          <w:color w:val="000000"/>
        </w:rPr>
        <w:instrText xml:space="preserve"> ADDIN ZOTERO_ITEM CSL_CITATION {"citationID":"3eJvoSsy","properties":{"formattedCitation":"(Levin, 1992)","plainCitation":"(Levin, 1992)","noteIndex":0},"citationItems":[{"id":131,"uris":["http://zotero.org/users/6714553/items/MRG95YFS"],"uri":["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386A2C" w:rsidRPr="00386A2C">
        <w:rPr>
          <w:color w:val="000000"/>
          <w:lang w:val="en-US"/>
        </w:rPr>
        <w:instrText xml:space="preserve"> ADDIN ZOTERO_ITEM CSL_CITATION {"citationID":"oZjwqD1z","properties":{"formattedCitation":"(Arrhenius, 1921)","plainCitation":"(Arrhenius, 1921)","noteIndex":0},"citationItems":[{"id":360,"uris":["http://zotero.org/users/6714553/items/HVIL43XP"],"uri":["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F026D0">
        <w:rPr>
          <w:color w:val="000000"/>
          <w:lang w:val="en-US"/>
        </w:rPr>
        <w:instrText xml:space="preserve"> ADDIN ZOTERO_ITEM CSL_CITATION {"citationID":"Pc8QJ4OM","properties":{"formattedCitation":"(Preston, 1960)","plainCitation":"(Preston, 1960)","noteIndex":0},"citationItems":[{"id":1123,"uris":["http://zotero.org/users/6714553/items/P5FRP69J"],"uri":["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C20D8A">
        <w:rPr>
          <w:color w:val="000000"/>
        </w:rPr>
        <w:instrText xml:space="preserve"> ADDIN ZOTERO_ITEM CSL_CITATION {"citationID":"uB9GZGmo","properties":{"formattedCitation":"(Rahbek, 2005; Storch et al., 2007)","plainCitation":"(Rahbek, 2005; Storch et al., 2007)","noteIndex":0},"citationItems":[{"id":1216,"uris":["http://zotero.org/users/6714553/items/AZ44BGCP"],"uri":["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uri":["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 xml:space="preserve">(Rahbek,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proofErr w:type="gramStart"/>
      <w:r>
        <w:rPr>
          <w:i/>
          <w:color w:val="000000"/>
          <w:highlight w:val="white"/>
        </w:rPr>
        <w:t>i.e.</w:t>
      </w:r>
      <w:proofErr w:type="gramEnd"/>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lastRenderedPageBreak/>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C20D8A">
        <w:rPr>
          <w:highlight w:val="white"/>
        </w:rPr>
        <w:instrText xml:space="preserve"> ADDIN ZOTERO_ITEM CSL_CITATION {"citationID":"jnEkxqg5","properties":{"formattedCitation":"(Dungan et al., 2002)","plainCitation":"(Dungan et al., 2002)","noteIndex":0},"citationItems":[{"id":1120,"uris":["http://zotero.org/users/6714553/items/5ZCQP5RQ"],"uri":["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 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C20D8A">
        <w:rPr>
          <w:highlight w:val="white"/>
        </w:rPr>
        <w:instrText xml:space="preserve"> ADDIN ZOTERO_ITEM CSL_CITATION {"citationID":"pELIbxrs","properties":{"formattedCitation":"(Adler &amp; Lauenroth, 2003)","plainCitation":"(Adler &amp; Lauenroth, 2003)","noteIndex":0},"citationItems":[{"id":307,"uris":["http://zotero.org/users/6714553/items/C662XBZP"],"uri":["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although it should also strongly affect observed biodiversity trends </w:t>
      </w:r>
      <w:r w:rsidR="00190067">
        <w:rPr>
          <w:highlight w:val="white"/>
        </w:rPr>
        <w:fldChar w:fldCharType="begin"/>
      </w:r>
      <w:r w:rsidR="00190067">
        <w:rPr>
          <w:highlight w:val="white"/>
        </w:rPr>
        <w:instrText xml:space="preserve"> ADDIN ZOTERO_ITEM CSL_CITATION {"citationID":"OaGxYmAk","properties":{"formattedCitation":"(Foote, 1994)","plainCitation":"(Foote, 1994)","noteIndex":0},"citationItems":[{"id":333,"uris":["http://zotero.org/users/6714553/items/836ZCJ76"],"uri":["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552"/>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a</w:t>
            </w:r>
            <w:r>
              <w:rPr>
                <w:rFonts w:ascii="Arial" w:eastAsia="Arial" w:hAnsi="Arial" w:cs="Arial"/>
                <w:b/>
              </w:rPr>
              <w:t>)</w:t>
            </w:r>
          </w:p>
          <w:p w14:paraId="0A8D5280"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8"/>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6AA2BC9C"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b)</w:t>
            </w:r>
          </w:p>
          <w:p w14:paraId="002A8AC9"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4DBBFE7F" wp14:editId="401F268D">
                  <wp:extent cx="2667000" cy="19558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9"/>
                          <a:srcRect/>
                          <a:stretch>
                            <a:fillRect/>
                          </a:stretch>
                        </pic:blipFill>
                        <pic:spPr>
                          <a:xfrm>
                            <a:off x="0" y="0"/>
                            <a:ext cx="2667000" cy="1955800"/>
                          </a:xfrm>
                          <a:prstGeom prst="rect">
                            <a:avLst/>
                          </a:prstGeom>
                          <a:ln/>
                        </pic:spPr>
                      </pic:pic>
                    </a:graphicData>
                  </a:graphic>
                </wp:inline>
              </w:drawing>
            </w:r>
          </w:p>
        </w:tc>
      </w:tr>
      <w:tr w:rsidR="002E671A" w14:paraId="3502AFDA" w14:textId="77777777">
        <w:trPr>
          <w:cantSplit/>
          <w:trHeight w:val="552"/>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rsidP="00DE0657">
            <w:pPr>
              <w:spacing w:after="0"/>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rsidP="00DE0657">
            <w:pPr>
              <w:spacing w:after="0"/>
              <w:rPr>
                <w:rFonts w:ascii="Arial" w:eastAsia="Arial" w:hAnsi="Arial" w:cs="Arial"/>
              </w:rPr>
            </w:pPr>
          </w:p>
        </w:tc>
      </w:tr>
    </w:tbl>
    <w:p w14:paraId="642E8AC6" w14:textId="5B8D430A" w:rsidR="002E671A" w:rsidRDefault="0042697E" w:rsidP="00242A73">
      <w:pPr>
        <w:rPr>
          <w:i/>
        </w:rPr>
      </w:pPr>
      <w:r>
        <w:rPr>
          <w:b/>
          <w:i/>
        </w:rPr>
        <w:t xml:space="preserve">Figure 1 (in </w:t>
      </w:r>
      <w:proofErr w:type="spellStart"/>
      <w:r>
        <w:rPr>
          <w:b/>
          <w:i/>
        </w:rPr>
        <w:t>colors</w:t>
      </w:r>
      <w:proofErr w:type="spellEnd"/>
      <w:r>
        <w:rPr>
          <w:b/>
          <w:i/>
        </w:rPr>
        <w:t>)</w:t>
      </w:r>
      <w:r>
        <w:rPr>
          <w:i/>
        </w:rPr>
        <w:t>: Illustration of the concepts of spatial (a) and temporal (b) scales used in this review.</w:t>
      </w:r>
    </w:p>
    <w:p w14:paraId="688EAA9D" w14:textId="257E1AFF" w:rsidR="002E671A" w:rsidRDefault="0042697E" w:rsidP="00DE065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w:t>
      </w:r>
      <w:proofErr w:type="gramStart"/>
      <w:r>
        <w:t>amount</w:t>
      </w:r>
      <w:proofErr w:type="gramEnd"/>
      <w:r>
        <w:t xml:space="preserve">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103245">
        <w:instrText xml:space="preserve"> ADDIN ZOTERO_ITEM CSL_CITATION {"citationID":"yHCXMB2m","properties":{"formattedCitation":"(Whittaker, 1960)","plainCitation":"(Whittaker, 1960)","noteIndex":0},"citationItems":[{"id":466,"uris":["http://zotero.org/users/6714553/items/QBFZMVKZ"],"uri":["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103245">
        <w:fldChar w:fldCharType="separate"/>
      </w:r>
      <w:r w:rsidR="00103245" w:rsidRPr="00103245">
        <w:t>Whittaker, 1960)</w:t>
      </w:r>
      <w:r w:rsidR="00103245">
        <w:fldChar w:fldCharType="end"/>
      </w:r>
      <w:r>
        <w:t>, by indices that consider relative abundances</w:t>
      </w:r>
      <w:r w:rsidR="00103245">
        <w:t xml:space="preserve"> </w:t>
      </w:r>
      <w:r w:rsidR="00103245">
        <w:fldChar w:fldCharType="begin"/>
      </w:r>
      <w:r w:rsidR="00103245">
        <w:instrText xml:space="preserve"> ADDIN ZOTERO_ITEM CSL_CITATION {"citationID":"DrS4R3hb","properties":{"formattedCitation":"(Shannon, 1948; Simpson, 1949)","plainCitation":"(Shannon, 1948; Simpson, 1949)","noteIndex":0},"citationItems":[{"id":468,"uris":["http://zotero.org/users/6714553/items/GR46RW3T"],"uri":["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463,"uris":["http://zotero.org/users/6714553/items/VP6CJST8"],"uri":["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103245">
        <w:instrText xml:space="preserve"> ADDIN ZOTERO_ITEM CSL_CITATION {"citationID":"die0o6ja","properties":{"formattedCitation":"(Hill, 1973)","plainCitation":"(Hill, 1973)","noteIndex":0},"citationItems":[{"id":462,"uris":["http://zotero.org/users/6714553/items/YCVTVRWQ"],"uri":["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M. O."}],"accessed":{"date-parts":[["2021",7,27]]},"issued":{"date-parts":[["1973"]]}}}],"schema":"https://github.com/citation-style-language/schema/raw/master/csl-citation.json"} </w:instrText>
      </w:r>
      <w:r w:rsidR="00103245">
        <w:fldChar w:fldCharType="separate"/>
      </w:r>
      <w:r w:rsidR="00103245" w:rsidRPr="00103245">
        <w:t>(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103245">
        <w:instrText xml:space="preserve"> ADDIN ZOTERO_ITEM CSL_CITATION {"citationID":"0HWfJgAN","properties":{"formattedCitation":"(Whittaker, 1972)","plainCitation":"(Whittaker, 1972)","noteIndex":0},"citationItems":[{"id":472,"uris":["http://zotero.org/users/6714553/items/WDNNN93L"],"uri":["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103245">
        <w:fldChar w:fldCharType="separate"/>
      </w:r>
      <w:r w:rsidR="00103245" w:rsidRPr="00103245">
        <w:t>Whittaker, 1972)</w:t>
      </w:r>
      <w:r w:rsidR="00103245">
        <w:fldChar w:fldCharType="end"/>
      </w:r>
      <w:r>
        <w:t xml:space="preserve">, or by pairwise dissimilarity among locations or time periods </w:t>
      </w:r>
      <w:r w:rsidR="00103245">
        <w:fldChar w:fldCharType="begin"/>
      </w:r>
      <w:r w:rsidR="00103245">
        <w:instrText xml:space="preserve"> ADDIN ZOTERO_ITEM CSL_CITATION {"citationID":"TIDeoeH1","properties":{"formattedCitation":"(Koleff et al., 2003)","plainCitation":"(Koleff et al., 2003)","noteIndex":0},"citationItems":[{"id":314,"uris":["http://zotero.org/users/6714553/items/LT6HXWNX"],"uri":["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103245">
        <w:fldChar w:fldCharType="separate"/>
      </w:r>
      <w:r w:rsidR="00103245" w:rsidRPr="00103245">
        <w:t xml:space="preserve">(Koleff </w:t>
      </w:r>
      <w:r w:rsidR="00237020" w:rsidRPr="00237020">
        <w:rPr>
          <w:i/>
          <w:iCs/>
        </w:rPr>
        <w:t>et al.</w:t>
      </w:r>
      <w:r w:rsidR="00103245" w:rsidRPr="00103245">
        <w:t>, 2003)</w:t>
      </w:r>
      <w:r w:rsidR="00103245">
        <w:fldChar w:fldCharType="end"/>
      </w:r>
      <w:r>
        <w:t xml:space="preserve">. In </w:t>
      </w:r>
      <w:r>
        <w:lastRenderedPageBreak/>
        <w:t xml:space="preserve">addition, functional and phylogenetic diversity can provide supplementary information on the community structure and its dynamic </w:t>
      </w:r>
      <w:r w:rsidR="00103245">
        <w:fldChar w:fldCharType="begin"/>
      </w:r>
      <w:r w:rsidR="00103245">
        <w:instrText xml:space="preserve"> ADDIN ZOTERO_ITEM CSL_CITATION {"citationID":"Q7c99utw","properties":{"formattedCitation":"(McGill et al., 2006; Mouquet et al., 2012; Webb et al., 2002)","plainCitation":"(McGill et al., 2006; Mouquet et al., 2012; Webb et al., 2002)","noteIndex":0},"citationItems":[{"id":1087,"uris":["http://zotero.org/users/6714553/items/6ULHDCWR"],"uri":["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uri":["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uri":["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103245" w:rsidRPr="00103245">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w:t>
      </w:r>
      <w:r w:rsidR="00237020" w:rsidRPr="00237020">
        <w:rPr>
          <w:i/>
          <w:iCs/>
          <w:lang w:val="fr-FR"/>
        </w:rPr>
        <w:t>et al.</w:t>
      </w:r>
      <w:r w:rsidR="00103245" w:rsidRPr="00103245">
        <w:rPr>
          <w:lang w:val="fr-FR"/>
        </w:rPr>
        <w:t xml:space="preserve">, 2006; Mouquet </w:t>
      </w:r>
      <w:r w:rsidR="00237020" w:rsidRPr="00237020">
        <w:rPr>
          <w:i/>
          <w:iCs/>
          <w:lang w:val="fr-FR"/>
        </w:rPr>
        <w:t>et al.</w:t>
      </w:r>
      <w:r w:rsidR="00103245" w:rsidRPr="00103245">
        <w:rPr>
          <w:lang w:val="fr-FR"/>
        </w:rPr>
        <w:t xml:space="preserve">, 2012; Webb </w:t>
      </w:r>
      <w:r w:rsidR="00237020" w:rsidRPr="00237020">
        <w:rPr>
          <w:i/>
          <w:iCs/>
          <w:lang w:val="fr-FR"/>
        </w:rPr>
        <w:t>et al.</w:t>
      </w:r>
      <w:r w:rsidR="00103245" w:rsidRPr="00103245">
        <w:rPr>
          <w:lang w:val="fr-FR"/>
        </w:rPr>
        <w:t>,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75662F">
        <w:instrText xml:space="preserve"> ADDIN ZOTERO_ITEM CSL_CITATION {"citationID":"JjMvrLOu","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75662F">
        <w:fldChar w:fldCharType="separate"/>
      </w:r>
      <w:r w:rsidR="0075662F" w:rsidRPr="0075662F">
        <w:t xml:space="preserve">(Fraixedas </w:t>
      </w:r>
      <w:r w:rsidR="00237020" w:rsidRPr="00237020">
        <w:rPr>
          <w:i/>
          <w:iCs/>
        </w:rPr>
        <w:t>et al.</w:t>
      </w:r>
      <w:r w:rsidR="0075662F" w:rsidRPr="0075662F">
        <w:t>,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043697">
        <w:instrText xml:space="preserve"> ADDIN ZOTERO_ITEM CSL_CITATION {"citationID":"HpIuiCmc","properties":{"formattedCitation":"(Gregory et al., 2007; Gregory &amp; Strien, 2010)","plainCitation":"(Gregory et al., 2007; Gregory &amp; Strien, 2010)","noteIndex":0},"citationItems":[{"id":420,"uris":["http://zotero.org/users/6714553/items/2DZENIUE"],"uri":["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uri":["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w:t>
      </w:r>
      <w:r w:rsidR="00237020" w:rsidRPr="00237020">
        <w:rPr>
          <w:i/>
          <w:iCs/>
        </w:rPr>
        <w:t>et al.</w:t>
      </w:r>
      <w:r w:rsidR="00043697" w:rsidRPr="00043697">
        <w:t>, 2007; Gregory &amp; Strien, 2010)</w:t>
      </w:r>
      <w:r w:rsidR="00043697">
        <w:fldChar w:fldCharType="end"/>
      </w:r>
      <w:r>
        <w:t xml:space="preserve"> or on addressing particular problems (</w:t>
      </w:r>
      <w:r>
        <w:rPr>
          <w:i/>
        </w:rPr>
        <w:t xml:space="preserve">e.g. </w:t>
      </w:r>
      <w:r>
        <w:t xml:space="preserve">community temperature index that tracks community shifts caused by climate change, </w:t>
      </w:r>
      <w:r w:rsidR="00043697">
        <w:fldChar w:fldCharType="begin"/>
      </w:r>
      <w:r w:rsidR="00AE1675">
        <w:instrText xml:space="preserve"> ADDIN ZOTERO_ITEM CSL_CITATION {"citationID":"AwVkx00f","properties":{"formattedCitation":"(Bowler &amp; B\\uc0\\u246{}hning-Gaese, 2017; Devictor et al., 2008)","plainCitation":"(Bowler &amp; Böhning-Gaese, 2017; Devictor et al., 2008)","dontUpdate":true,"noteIndex":0},"citationItems":[{"id":1227,"uris":["http://zotero.org/users/6714553/items/D868ESJE"],"uri":["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043697">
        <w:fldChar w:fldCharType="separate"/>
      </w:r>
      <w:r w:rsidR="00043697" w:rsidRPr="00043697">
        <w:t xml:space="preserve">Bowler &amp; Böhning-Gaese, 2017; Devictor </w:t>
      </w:r>
      <w:r w:rsidR="00237020" w:rsidRPr="00237020">
        <w:rPr>
          <w:i/>
          <w:iCs/>
        </w:rPr>
        <w:t>et al.</w:t>
      </w:r>
      <w:r w:rsidR="00043697" w:rsidRPr="00043697">
        <w:t>, 2008)</w:t>
      </w:r>
      <w:r w:rsidR="00043697">
        <w:fldChar w:fldCharType="end"/>
      </w:r>
      <w:r>
        <w:t xml:space="preserve">. </w:t>
      </w:r>
    </w:p>
    <w:p w14:paraId="44343D53" w14:textId="031B6DEC" w:rsidR="002E671A" w:rsidRDefault="0042697E" w:rsidP="00DE0657">
      <w:r>
        <w:t xml:space="preserve">While </w:t>
      </w:r>
      <w:proofErr w:type="spellStart"/>
      <w:r>
        <w:t>spatio</w:t>
      </w:r>
      <w:proofErr w:type="spellEnd"/>
      <w:r>
        <w:t>-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AA73E6">
        <w:instrText xml:space="preserve"> ADDIN ZOTERO_ITEM CSL_CITATION {"citationID":"fee2kbKG","properties":{"formattedCitation":"(Adler et al., 2005)","plainCitation":"(Adler et al., 2005)","noteIndex":0},"citationItems":[{"id":1220,"uris":["http://zotero.org/users/6714553/items/PNBV2LTH"],"uri":["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AA73E6">
        <w:instrText xml:space="preserve"> ADDIN ZOTERO_ITEM CSL_CITATION {"citationID":"tlEMkKJ7","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 the dominating trend across all metrics 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messages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2224A0BD" w:rsidR="002E671A" w:rsidRDefault="0042697E" w:rsidP="00DE0657">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096BE5">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noteIndex":0},"citationItems":[{"id":357,"uris":["http://zotero.org/users/6714553/items/TWJQKLYE"],"uri":["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uri":["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w:instrText>
      </w:r>
      <w:r w:rsidR="00096BE5" w:rsidRPr="00096BE5">
        <w:rPr>
          <w:lang w:val="fr-FR"/>
        </w:rPr>
        <w:instrText xml:space="preserve">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AE1675">
        <w:fldChar w:fldCharType="separate"/>
      </w:r>
      <w:r w:rsidR="00096BE5" w:rsidRPr="00096BE5">
        <w:rPr>
          <w:lang w:val="fr-FR"/>
        </w:rPr>
        <w:t>(</w:t>
      </w:r>
      <w:r w:rsidR="00096BE5">
        <w:rPr>
          <w:i/>
          <w:iCs/>
          <w:lang w:val="fr-FR"/>
        </w:rPr>
        <w:t xml:space="preserve">e.g. </w:t>
      </w:r>
      <w:r w:rsidR="00096BE5" w:rsidRPr="00096BE5">
        <w:rPr>
          <w:lang w:val="fr-FR"/>
        </w:rPr>
        <w:t xml:space="preserve">Bejček &amp; Stastný, 2016; Jiguet </w:t>
      </w:r>
      <w:r w:rsidR="00237020" w:rsidRPr="00237020">
        <w:rPr>
          <w:i/>
          <w:iCs/>
          <w:lang w:val="fr-FR"/>
        </w:rPr>
        <w:t>et al.</w:t>
      </w:r>
      <w:r w:rsidR="00096BE5" w:rsidRPr="00096BE5">
        <w:rPr>
          <w:lang w:val="fr-FR"/>
        </w:rPr>
        <w:t xml:space="preserve">, 2012; Kamp </w:t>
      </w:r>
      <w:r w:rsidR="00237020" w:rsidRPr="00237020">
        <w:rPr>
          <w:i/>
          <w:iCs/>
          <w:lang w:val="fr-FR"/>
        </w:rPr>
        <w:t>et al.</w:t>
      </w:r>
      <w:r w:rsidR="00096BE5" w:rsidRPr="00096BE5">
        <w:rPr>
          <w:lang w:val="fr-FR"/>
        </w:rPr>
        <w:t xml:space="preserve">, 2021; Sauer </w:t>
      </w:r>
      <w:r w:rsidR="00237020" w:rsidRPr="00237020">
        <w:rPr>
          <w:i/>
          <w:iCs/>
          <w:lang w:val="fr-FR"/>
        </w:rPr>
        <w:t>et al.</w:t>
      </w:r>
      <w:r w:rsidR="00096BE5" w:rsidRPr="00096BE5">
        <w:rPr>
          <w:lang w:val="fr-FR"/>
        </w:rPr>
        <w:t>, 2013</w:t>
      </w:r>
      <w:r w:rsidR="00096BE5">
        <w:rPr>
          <w:lang w:val="fr-FR"/>
        </w:rPr>
        <w:t xml:space="preserve"> and many more</w:t>
      </w:r>
      <w:r w:rsidR="00096BE5" w:rsidRPr="00096BE5">
        <w:rPr>
          <w:lang w:val="fr-FR"/>
        </w:rPr>
        <w:t>)</w:t>
      </w:r>
      <w:r w:rsidR="00AE1675">
        <w:fldChar w:fldCharType="end"/>
      </w:r>
      <w:r w:rsidRPr="00096BE5">
        <w:rPr>
          <w:lang w:val="fr-FR"/>
        </w:rPr>
        <w:t xml:space="preserve">. </w:t>
      </w:r>
      <w:r>
        <w:t xml:space="preserve">This is because birds are easy to observe and identify, </w:t>
      </w:r>
      <w:r>
        <w:lastRenderedPageBreak/>
        <w:t xml:space="preserve">and thus many volunteers are motivated to participate on citizen-science projects </w:t>
      </w:r>
      <w:r w:rsidR="00263E62">
        <w:fldChar w:fldCharType="begin"/>
      </w:r>
      <w:r w:rsidR="00263E62">
        <w:instrText xml:space="preserve"> ADDIN ZOTERO_ITEM CSL_CITATION {"citationID":"eZVxcjrT","properties":{"formattedCitation":"(Sullivan et al., 2009)","plainCitation":"(Sullivan et al., 2009)","noteIndex":0},"citationItems":[{"id":1126,"uris":["http://zotero.org/users/6714553/items/PE46II9T"],"uri":["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 xml:space="preserve">Sullivan </w:t>
      </w:r>
      <w:r w:rsidR="00237020" w:rsidRPr="00237020">
        <w:rPr>
          <w:i/>
          <w:iCs/>
        </w:rPr>
        <w:t>et al.</w:t>
      </w:r>
      <w:r w:rsidR="00263E62" w:rsidRPr="00263E62">
        <w:t>, 2009</w:t>
      </w:r>
      <w:r w:rsidR="00263E62">
        <w:t>; iNaturalist, https://www.inaturalist.org/</w:t>
      </w:r>
      <w:r w:rsidR="00263E62" w:rsidRPr="00263E62">
        <w:t>)</w:t>
      </w:r>
      <w:r w:rsidR="00263E62">
        <w:fldChar w:fldCharType="end"/>
      </w:r>
      <w:r>
        <w:t xml:space="preserve"> or to conduct standardised sampling. Moreover, birds are key for ecosystem functioning (</w:t>
      </w:r>
      <w:r>
        <w:rPr>
          <w:i/>
        </w:rPr>
        <w:t xml:space="preserve">e.g. </w:t>
      </w:r>
      <w:r>
        <w:t>seed dispersal) and sensitive to ecosystem perturbations, making them of interest when studying communities dynamic in a context of increasing anthropogenic impacts and climate change</w:t>
      </w:r>
      <w:r w:rsidR="00263E62">
        <w:t xml:space="preserve"> </w:t>
      </w:r>
      <w:r w:rsidR="00263E62">
        <w:fldChar w:fldCharType="begin"/>
      </w:r>
      <w:r w:rsidR="00263E62">
        <w:instrText xml:space="preserve"> ADDIN ZOTERO_ITEM CSL_CITATION {"citationID":"8ycNcvMO","properties":{"formattedCitation":"(Fricke et al., 2022)","plainCitation":"(Fricke et al., 2022)","noteIndex":0},"citationItems":[{"id":1314,"uris":["http://zotero.org/users/6714553/items/VPUS4R6G"],"uri":["http://zotero.org/users/6714553/items/VPUS4R6G"],"itemData":{"id":1314,"type":"article-journal","abstract":"Declines in seed-dispersing animals have reduced the ability of plants to adapt to climate change by shifting their ranges.","archive_location":"world","container-title":"Science","DOI":"10.1126/science.abk3510","language":"EN","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100B57">
      <w:pPr>
        <w:pStyle w:val="Heading1"/>
        <w:spacing w:line="480" w:lineRule="auto"/>
      </w:pPr>
      <w:r>
        <w:t>Material and Methods</w:t>
      </w:r>
    </w:p>
    <w:p w14:paraId="314B818E" w14:textId="77777777" w:rsidR="002E671A" w:rsidRDefault="0042697E" w:rsidP="00100B5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xml:space="preserve">) </w:t>
      </w:r>
      <w:r>
        <w:t xml:space="preserve">and </w:t>
      </w:r>
      <w:r>
        <w:rPr>
          <w:i/>
        </w:rPr>
        <w:t>phylogenetic diversity (</w:t>
      </w:r>
      <w:proofErr w:type="spellStart"/>
      <w:r>
        <w:rPr>
          <w:i/>
        </w:rPr>
        <w:t>pDiv</w:t>
      </w:r>
      <w:proofErr w:type="spellEnd"/>
      <w:r>
        <w:rPr>
          <w:i/>
        </w:rPr>
        <w:t>)</w:t>
      </w:r>
      <w:r>
        <w:t xml:space="preserve">. Some of these categories contain several indices. For instance, </w:t>
      </w:r>
      <w:r>
        <w:rPr>
          <w:i/>
        </w:rPr>
        <w:t>diversity (</w:t>
      </w:r>
      <w:proofErr w:type="spellStart"/>
      <w:r>
        <w:rPr>
          <w:i/>
        </w:rPr>
        <w:t>Div</w:t>
      </w:r>
      <w:proofErr w:type="spellEnd"/>
      <w:r>
        <w:rPr>
          <w:i/>
        </w:rPr>
        <w:t>)</w:t>
      </w:r>
      <w:r>
        <w:t xml:space="preserve"> designates either the Shannon or Simpson index here (see Appendices Table 1 for the notes). In the reviewed articles, both spatial and temporal 𝛽-diversity are measured either by similarity or dissimilarity indices (</w:t>
      </w:r>
      <w:proofErr w:type="gramStart"/>
      <w:r>
        <w:rPr>
          <w:i/>
        </w:rPr>
        <w:t>e.g.</w:t>
      </w:r>
      <w:proofErr w:type="gramEnd"/>
      <w:r>
        <w:rPr>
          <w:i/>
        </w:rPr>
        <w:t xml:space="preserve"> </w:t>
      </w:r>
      <w:r>
        <w:t xml:space="preserve">Jaccard similarity index, turnover). Here, we consider </w:t>
      </w:r>
      <w:r>
        <w:rPr>
          <w:i/>
        </w:rPr>
        <w:t xml:space="preserve">beta-diversity </w:t>
      </w:r>
      <w:r>
        <w:t xml:space="preserve">as dissimilarity indices. </w:t>
      </w:r>
    </w:p>
    <w:p w14:paraId="38B5E0D4" w14:textId="77777777" w:rsidR="002E671A" w:rsidRDefault="0042697E" w:rsidP="00100B57">
      <w:r>
        <w:t xml:space="preserve">We only considered articles for which there were </w:t>
      </w:r>
      <w:r>
        <w:rPr>
          <w:b/>
        </w:rPr>
        <w:t>spatial replicates</w:t>
      </w:r>
      <w:r>
        <w:t xml:space="preserve">, </w:t>
      </w:r>
      <w:proofErr w:type="gramStart"/>
      <w:r>
        <w:rPr>
          <w:i/>
        </w:rPr>
        <w:t>i.e.</w:t>
      </w:r>
      <w:proofErr w:type="gramEnd"/>
      <w:r>
        <w:t xml:space="preserve"> where the trend of the metric was </w:t>
      </w:r>
      <w:r>
        <w:rPr>
          <w:i/>
        </w:rPr>
        <w:t xml:space="preserve">assessed at several locations at a given spatial grain </w:t>
      </w:r>
      <w:r>
        <w:t xml:space="preserve">(except for the global scale). With these replications, the trend reported at one spatial grain is more general and reliable. </w:t>
      </w:r>
    </w:p>
    <w:p w14:paraId="347F005B" w14:textId="36BC1F08" w:rsidR="002E671A" w:rsidRDefault="0042697E" w:rsidP="00100B57">
      <w:r>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lastRenderedPageBreak/>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100B57">
      <w:r>
        <w:t>The search was run on 11</w:t>
      </w:r>
      <w:r>
        <w:rPr>
          <w:vertAlign w:val="superscript"/>
        </w:rPr>
        <w:t>th</w:t>
      </w:r>
      <w:r>
        <w:t xml:space="preserve"> August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69FD4FDE" w14:textId="4B8FB1A6" w:rsidR="002E671A" w:rsidRDefault="0042697E" w:rsidP="00100B57">
      <w:r>
        <w:t>When the temporal trend was explicitly reported (either in a graph or text), we extracted the type of metric, the spatial grain of the trend (</w:t>
      </w:r>
      <w:r>
        <w:rPr>
          <w:i/>
        </w:rPr>
        <w:t>i.e.</w:t>
      </w:r>
      <w:r>
        <w:t xml:space="preserve"> the area at which the metric trend is assessed), its temporal grain (</w:t>
      </w:r>
      <w:r>
        <w:rPr>
          <w:i/>
        </w:rPr>
        <w:t>i.e.</w:t>
      </w:r>
      <w:r>
        <w:t xml:space="preserve"> the temporal unit of the sampling plan),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local &lt; 50</w:t>
      </w:r>
      <w:r>
        <w:rPr>
          <w:i/>
        </w:rPr>
        <w:t>×50 km², regional &gt; 50×50 km², national</w:t>
      </w:r>
      <w:r>
        <w:t xml:space="preserve"> when entire countries are considered, and </w:t>
      </w:r>
      <w:r>
        <w:rPr>
          <w:i/>
        </w:rPr>
        <w:t>global</w:t>
      </w:r>
      <w:r>
        <w:t xml:space="preserve"> at the worldwide scale (for the latter, grain = extent).</w:t>
      </w:r>
    </w:p>
    <w:p w14:paraId="35EDF3E1" w14:textId="23A60633" w:rsidR="002E671A" w:rsidRDefault="0042697E" w:rsidP="00100B57">
      <w:r>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555489">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555489" w:rsidRPr="00555489">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r w:rsidR="00555489" w:rsidRPr="00555489">
        <w:rPr>
          <w:lang w:val="fr-FR"/>
        </w:rPr>
        <w:t xml:space="preserve">Barnagaud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Jarzyna &amp; Jetz, 2017, 2018; La Sorte, 2006; La Sorte </w:t>
      </w:r>
      <w:r w:rsidR="00237020" w:rsidRPr="00237020">
        <w:rPr>
          <w:i/>
          <w:iCs/>
          <w:lang w:val="fr-FR"/>
        </w:rPr>
        <w:t>et al.</w:t>
      </w:r>
      <w:r w:rsidR="00555489" w:rsidRPr="00555489">
        <w:rPr>
          <w:lang w:val="fr-FR"/>
        </w:rPr>
        <w:t xml:space="preserve">, 2009; La Sorte &amp; Boecklen, 2005; McGill </w:t>
      </w:r>
      <w:r w:rsidR="00237020" w:rsidRPr="00237020">
        <w:rPr>
          <w:i/>
          <w:iCs/>
          <w:lang w:val="fr-FR"/>
        </w:rPr>
        <w:t>et al.</w:t>
      </w:r>
      <w:r w:rsidR="00555489" w:rsidRPr="00555489">
        <w:rPr>
          <w:lang w:val="fr-FR"/>
        </w:rPr>
        <w:t xml:space="preserve">, 2015; Schipper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w:t>
      </w:r>
      <w:proofErr w:type="spellStart"/>
      <w:r>
        <w:t>pseudoreplication</w:t>
      </w:r>
      <w:proofErr w:type="spellEnd"/>
      <w:r>
        <w:t xml:space="preserve">, we discarded trends assessed at the same spatial grain with the same dataset and reporting the same direction of the trend; for instance, </w:t>
      </w:r>
      <w:r w:rsidR="000148E5">
        <w:fldChar w:fldCharType="begin"/>
      </w:r>
      <w:r w:rsidR="000148E5">
        <w:instrText xml:space="preserve"> ADDIN ZOTERO_ITEM CSL_CITATION {"citationID":"CkYSWBzo","properties":{"formattedCitation":"(La Sorte, 2006)","plainCitation":"(La Sorte, 2006)","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0148E5" w:rsidRPr="00756A10">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756A10" w:rsidRPr="00756A10">
        <w:rPr>
          <w:lang w:val="fr-FR"/>
        </w:rPr>
        <w:instrText xml:space="preserve"> ADDIN ZOTERO_ITEM CSL_CITATION {"citationID":"mIuXuvFI","properties":{"formattedCitation":"(La Sorte et al., 2009)","plainCitation":"(La Sorte et al., 2009)","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w:instrText>
      </w:r>
      <w:r w:rsidR="00756A10" w:rsidRPr="00DE0657">
        <w:rPr>
          <w:lang w:val="fr-FR"/>
        </w:rPr>
        <w:instrText xml:space="preserve">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2009)</w:t>
      </w:r>
      <w:r w:rsidR="000148E5">
        <w:fldChar w:fldCharType="end"/>
      </w:r>
      <w:r w:rsidR="000148E5" w:rsidRPr="00DE0657">
        <w:rPr>
          <w:lang w:val="fr-FR"/>
        </w:rPr>
        <w:t xml:space="preserve"> </w:t>
      </w:r>
      <w:proofErr w:type="spellStart"/>
      <w:r w:rsidRPr="00DE0657">
        <w:rPr>
          <w:lang w:val="fr-FR"/>
        </w:rPr>
        <w:t>reported</w:t>
      </w:r>
      <w:proofErr w:type="spellEnd"/>
      <w:r w:rsidRPr="00DE0657">
        <w:rPr>
          <w:lang w:val="fr-FR"/>
        </w:rPr>
        <w:t xml:space="preserve"> an </w:t>
      </w:r>
      <w:proofErr w:type="spellStart"/>
      <w:r w:rsidRPr="00DE0657">
        <w:rPr>
          <w:lang w:val="fr-FR"/>
        </w:rPr>
        <w:t>increase</w:t>
      </w:r>
      <w:proofErr w:type="spellEnd"/>
      <w:r w:rsidRPr="00DE0657">
        <w:rPr>
          <w:lang w:val="fr-FR"/>
        </w:rPr>
        <w:t xml:space="preserve"> of </w:t>
      </w:r>
      <w:proofErr w:type="spellStart"/>
      <w:r w:rsidRPr="00DE0657">
        <w:rPr>
          <w:lang w:val="fr-FR"/>
        </w:rPr>
        <w:t>species</w:t>
      </w:r>
      <w:proofErr w:type="spellEnd"/>
      <w:r w:rsidRPr="00DE0657">
        <w:rPr>
          <w:lang w:val="fr-FR"/>
        </w:rPr>
        <w:t xml:space="preserve"> </w:t>
      </w:r>
      <w:proofErr w:type="spellStart"/>
      <w:r w:rsidRPr="00DE0657">
        <w:rPr>
          <w:lang w:val="fr-FR"/>
        </w:rPr>
        <w:t>richness</w:t>
      </w:r>
      <w:proofErr w:type="spellEnd"/>
      <w:r w:rsidRPr="00DE0657">
        <w:rPr>
          <w:lang w:val="fr-FR"/>
        </w:rPr>
        <w:t xml:space="preserve"> at local </w:t>
      </w:r>
      <w:proofErr w:type="spellStart"/>
      <w:r w:rsidRPr="00DE0657">
        <w:rPr>
          <w:lang w:val="fr-FR"/>
        </w:rPr>
        <w:t>scales</w:t>
      </w:r>
      <w:proofErr w:type="spellEnd"/>
      <w:r w:rsidRPr="00DE0657">
        <w:rPr>
          <w:lang w:val="fr-FR"/>
        </w:rPr>
        <w:t xml:space="preserve"> </w:t>
      </w:r>
      <w:proofErr w:type="spellStart"/>
      <w:r w:rsidRPr="00DE0657">
        <w:rPr>
          <w:lang w:val="fr-FR"/>
        </w:rPr>
        <w:t>using</w:t>
      </w:r>
      <w:proofErr w:type="spellEnd"/>
      <w:r w:rsidRPr="00DE0657">
        <w:rPr>
          <w:lang w:val="fr-FR"/>
        </w:rPr>
        <w:t xml:space="preserve"> the North American </w:t>
      </w:r>
      <w:proofErr w:type="spellStart"/>
      <w:r w:rsidRPr="00DE0657">
        <w:rPr>
          <w:lang w:val="fr-FR"/>
        </w:rPr>
        <w:lastRenderedPageBreak/>
        <w:t>Breeding</w:t>
      </w:r>
      <w:proofErr w:type="spellEnd"/>
      <w:r w:rsidRPr="00DE0657">
        <w:rPr>
          <w:lang w:val="fr-FR"/>
        </w:rPr>
        <w:t xml:space="preserve"> Bird Survey (BBS) and </w:t>
      </w:r>
      <w:proofErr w:type="spellStart"/>
      <w:r w:rsidRPr="00DE0657">
        <w:rPr>
          <w:lang w:val="fr-FR"/>
        </w:rPr>
        <w:t>thus</w:t>
      </w:r>
      <w:proofErr w:type="spellEnd"/>
      <w:r w:rsidRPr="00DE0657">
        <w:rPr>
          <w:lang w:val="fr-FR"/>
        </w:rPr>
        <w:t xml:space="preserve"> </w:t>
      </w:r>
      <w:proofErr w:type="spellStart"/>
      <w:r w:rsidRPr="00DE0657">
        <w:rPr>
          <w:lang w:val="fr-FR"/>
        </w:rPr>
        <w:t>we</w:t>
      </w:r>
      <w:proofErr w:type="spellEnd"/>
      <w:r w:rsidRPr="00DE0657">
        <w:rPr>
          <w:lang w:val="fr-FR"/>
        </w:rPr>
        <w:t xml:space="preserve"> </w:t>
      </w:r>
      <w:proofErr w:type="spellStart"/>
      <w:r w:rsidRPr="00DE0657">
        <w:rPr>
          <w:lang w:val="fr-FR"/>
        </w:rPr>
        <w:t>decided</w:t>
      </w:r>
      <w:proofErr w:type="spellEnd"/>
      <w:r w:rsidRPr="00DE0657">
        <w:rPr>
          <w:lang w:val="fr-FR"/>
        </w:rPr>
        <w:t xml:space="preserve"> to </w:t>
      </w:r>
      <w:proofErr w:type="spellStart"/>
      <w:r w:rsidRPr="00DE0657">
        <w:rPr>
          <w:lang w:val="fr-FR"/>
        </w:rPr>
        <w:t>keep</w:t>
      </w:r>
      <w:proofErr w:type="spellEnd"/>
      <w:r w:rsidRPr="00DE0657">
        <w:rPr>
          <w:lang w:val="fr-FR"/>
        </w:rPr>
        <w:t xml:space="preserve"> </w:t>
      </w:r>
      <w:proofErr w:type="spellStart"/>
      <w:r w:rsidRPr="00DE0657">
        <w:rPr>
          <w:lang w:val="fr-FR"/>
        </w:rPr>
        <w:t>only</w:t>
      </w:r>
      <w:proofErr w:type="spellEnd"/>
      <w:r w:rsidRPr="00DE0657">
        <w:rPr>
          <w:lang w:val="fr-FR"/>
        </w:rPr>
        <w:t xml:space="preserve"> the latter. </w:t>
      </w:r>
      <w:r>
        <w:t>Both discussion about the trends and Fig. 3 account for pseudo-replication and are based on 46 trends of 12 metrics from 22 references.</w:t>
      </w:r>
    </w:p>
    <w:p w14:paraId="04B1DEBA" w14:textId="77777777" w:rsidR="002E671A" w:rsidRDefault="0042697E" w:rsidP="00100B5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proofErr w:type="gramStart"/>
      <w:r>
        <w:rPr>
          <w:i/>
        </w:rPr>
        <w:t>i.e.</w:t>
      </w:r>
      <w:proofErr w:type="gramEnd"/>
      <w:r>
        <w:rPr>
          <w:i/>
        </w:rPr>
        <w:t xml:space="preserv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206812">
      <w:pPr>
        <w:pStyle w:val="Heading1"/>
        <w:spacing w:line="480" w:lineRule="auto"/>
      </w:pPr>
      <w:r>
        <w:t>Results</w:t>
      </w:r>
    </w:p>
    <w:p w14:paraId="5FAEA7C8" w14:textId="4F98CD74" w:rsidR="002E671A" w:rsidRDefault="0042697E" w:rsidP="00206812">
      <w:r>
        <w:t xml:space="preserve">The oldest and longest study </w:t>
      </w:r>
      <w:r w:rsidR="00981DD2">
        <w:fldChar w:fldCharType="begin"/>
      </w:r>
      <w:r w:rsidR="00981DD2">
        <w:instrText xml:space="preserve"> ADDIN ZOTERO_ITEM CSL_CITATION {"citationID":"c45jiL1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981DD2">
        <w:fldChar w:fldCharType="separate"/>
      </w:r>
      <w:r w:rsidR="00981DD2" w:rsidRPr="00981DD2">
        <w:t>(Tingley &amp; Beissinger,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20 articles is </w:t>
      </w:r>
      <w:r>
        <w:rPr>
          <w:i/>
        </w:rPr>
        <w:t xml:space="preserve">ca. </w:t>
      </w:r>
      <w:r>
        <w:t xml:space="preserve">300,000 </w:t>
      </w:r>
      <w:r>
        <w:rPr>
          <w:i/>
        </w:rPr>
        <w:t>km²</w:t>
      </w:r>
      <w:r>
        <w:t xml:space="preserve">, with the smallest area of 267 </w:t>
      </w:r>
      <w:r>
        <w:rPr>
          <w:i/>
        </w:rPr>
        <w:t>km²</w:t>
      </w:r>
      <w:r>
        <w:t xml:space="preserve"> and the greatest representing the global land surface (Fig. 2</w:t>
      </w:r>
      <w:proofErr w:type="gramStart"/>
      <w:r>
        <w:t>b,c</w:t>
      </w:r>
      <w:proofErr w:type="gramEnd"/>
      <w:r>
        <w:t xml:space="preserve">). Altogether, the 59 trends consist of 18 combinations of spatial grains and metrics. Studies reporting trends with spatial replicates were </w:t>
      </w:r>
      <w:r>
        <w:lastRenderedPageBreak/>
        <w:t>almost only found for Europe and North America. Only</w:t>
      </w:r>
      <w:r w:rsidR="00981DD2">
        <w:t xml:space="preserve"> </w:t>
      </w:r>
      <w:r w:rsidR="00981DD2">
        <w:fldChar w:fldCharType="begin"/>
      </w:r>
      <w:r w:rsidR="00981DD2">
        <w:instrText xml:space="preserve"> ADDIN ZOTERO_ITEM CSL_CITATION {"citationID":"XbZg5oua","properties":{"formattedCitation":"(Jarzyna &amp; Jetz, 2018)","plainCitation":"(Jarzyna &amp; Jetz, 2018)","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Jetz </w:t>
      </w:r>
      <w:r w:rsidR="00981DD2">
        <w:t>(</w:t>
      </w:r>
      <w:r w:rsidR="00981DD2" w:rsidRPr="00981DD2">
        <w:t>2018)</w:t>
      </w:r>
      <w:r w:rsidR="00981DD2">
        <w:fldChar w:fldCharType="end"/>
      </w:r>
      <w:r>
        <w:t xml:space="preserve">, </w:t>
      </w:r>
      <w:r w:rsidR="00981DD2">
        <w:fldChar w:fldCharType="begin"/>
      </w:r>
      <w:r w:rsidR="00981DD2">
        <w:instrText xml:space="preserve"> ADDIN ZOTERO_ITEM CSL_CITATION {"citationID":"Do29T0cM","properties":{"formattedCitation":"(Dornelas et al., 2014)","plainCitation":"(Dornelas et al., 2014)","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Dornelas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981DD2">
        <w:instrText xml:space="preserve"> ADDIN ZOTERO_ITEM CSL_CITATION {"citationID":"QTjdlKbK","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Blowes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a0"/>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190"/>
        <w:gridCol w:w="3435"/>
      </w:tblGrid>
      <w:tr w:rsidR="002E671A" w14:paraId="2762013E" w14:textId="77777777">
        <w:trPr>
          <w:cantSplit/>
          <w:trHeight w:val="4229"/>
        </w:trPr>
        <w:tc>
          <w:tcPr>
            <w:tcW w:w="8625" w:type="dxa"/>
            <w:gridSpan w:val="2"/>
            <w:shd w:val="clear" w:color="auto" w:fill="auto"/>
            <w:tcMar>
              <w:top w:w="100" w:type="dxa"/>
              <w:left w:w="100" w:type="dxa"/>
              <w:bottom w:w="100" w:type="dxa"/>
              <w:right w:w="100" w:type="dxa"/>
            </w:tcMar>
          </w:tcPr>
          <w:p w14:paraId="4A679459" w14:textId="77777777" w:rsidR="002E671A" w:rsidRDefault="0042697E" w:rsidP="00206812">
            <w:pPr>
              <w:widowControl w:val="0"/>
              <w:spacing w:after="0"/>
              <w:jc w:val="left"/>
              <w:rPr>
                <w:rFonts w:ascii="Arial" w:eastAsia="Arial" w:hAnsi="Arial" w:cs="Arial"/>
                <w:b/>
              </w:rPr>
            </w:pPr>
            <w:r>
              <w:rPr>
                <w:rFonts w:ascii="Arial" w:eastAsia="Arial" w:hAnsi="Arial" w:cs="Arial"/>
                <w:b/>
              </w:rPr>
              <w:t>(a)</w:t>
            </w:r>
          </w:p>
          <w:p w14:paraId="02B2FB5E" w14:textId="77777777" w:rsidR="002E671A" w:rsidRDefault="0042697E" w:rsidP="00206812">
            <w:pPr>
              <w:widowControl w:val="0"/>
              <w:spacing w:after="0"/>
              <w:jc w:val="center"/>
              <w:rPr>
                <w:rFonts w:ascii="Arial" w:eastAsia="Arial" w:hAnsi="Arial" w:cs="Arial"/>
                <w:b/>
              </w:rPr>
            </w:pPr>
            <w:r>
              <w:rPr>
                <w:rFonts w:ascii="Arial" w:eastAsia="Arial" w:hAnsi="Arial" w:cs="Arial"/>
                <w:b/>
                <w:noProof/>
              </w:rPr>
              <w:drawing>
                <wp:inline distT="114300" distB="114300" distL="114300" distR="114300" wp14:anchorId="0616D5F4" wp14:editId="118622A8">
                  <wp:extent cx="4029560" cy="3022170"/>
                  <wp:effectExtent l="0" t="0" r="9525" b="6985"/>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0"/>
                          <a:srcRect/>
                          <a:stretch>
                            <a:fillRect/>
                          </a:stretch>
                        </pic:blipFill>
                        <pic:spPr>
                          <a:xfrm>
                            <a:off x="0" y="0"/>
                            <a:ext cx="4049066" cy="3036800"/>
                          </a:xfrm>
                          <a:prstGeom prst="rect">
                            <a:avLst/>
                          </a:prstGeom>
                          <a:ln/>
                        </pic:spPr>
                      </pic:pic>
                    </a:graphicData>
                  </a:graphic>
                </wp:inline>
              </w:drawing>
            </w:r>
          </w:p>
        </w:tc>
      </w:tr>
      <w:tr w:rsidR="002E671A" w14:paraId="0A07381F" w14:textId="77777777">
        <w:trPr>
          <w:trHeight w:val="5025"/>
        </w:trPr>
        <w:tc>
          <w:tcPr>
            <w:tcW w:w="5190" w:type="dxa"/>
            <w:shd w:val="clear" w:color="auto" w:fill="auto"/>
            <w:tcMar>
              <w:top w:w="100" w:type="dxa"/>
              <w:left w:w="100" w:type="dxa"/>
              <w:bottom w:w="100" w:type="dxa"/>
              <w:right w:w="100" w:type="dxa"/>
            </w:tcMar>
          </w:tcPr>
          <w:p w14:paraId="75D674EC" w14:textId="77777777" w:rsidR="002E671A" w:rsidRDefault="0042697E" w:rsidP="00206812">
            <w:pPr>
              <w:widowControl w:val="0"/>
              <w:spacing w:after="0"/>
              <w:jc w:val="left"/>
              <w:rPr>
                <w:rFonts w:ascii="Arial" w:eastAsia="Arial" w:hAnsi="Arial" w:cs="Arial"/>
                <w:b/>
              </w:rPr>
            </w:pPr>
            <w:r>
              <w:rPr>
                <w:rFonts w:ascii="Arial" w:eastAsia="Arial" w:hAnsi="Arial" w:cs="Arial"/>
                <w:b/>
              </w:rPr>
              <w:t>(b)</w:t>
            </w:r>
          </w:p>
          <w:p w14:paraId="3F508AEE"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5A685FA1" wp14:editId="71298BC9">
                  <wp:extent cx="3162300" cy="3251200"/>
                  <wp:effectExtent l="0" t="0" r="0" b="0"/>
                  <wp:docPr id="2"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21"/>
                          <a:srcRect/>
                          <a:stretch>
                            <a:fillRect/>
                          </a:stretch>
                        </pic:blipFill>
                        <pic:spPr>
                          <a:xfrm>
                            <a:off x="0" y="0"/>
                            <a:ext cx="3162300" cy="3251200"/>
                          </a:xfrm>
                          <a:prstGeom prst="rect">
                            <a:avLst/>
                          </a:prstGeom>
                          <a:ln/>
                        </pic:spPr>
                      </pic:pic>
                    </a:graphicData>
                  </a:graphic>
                </wp:inline>
              </w:drawing>
            </w:r>
          </w:p>
        </w:tc>
        <w:tc>
          <w:tcPr>
            <w:tcW w:w="3435" w:type="dxa"/>
            <w:shd w:val="clear" w:color="auto" w:fill="auto"/>
            <w:tcMar>
              <w:top w:w="100" w:type="dxa"/>
              <w:left w:w="100" w:type="dxa"/>
              <w:bottom w:w="100" w:type="dxa"/>
              <w:right w:w="100" w:type="dxa"/>
            </w:tcMar>
          </w:tcPr>
          <w:p w14:paraId="0FEE966B" w14:textId="77777777" w:rsidR="002E671A" w:rsidRDefault="0042697E" w:rsidP="00206812">
            <w:pPr>
              <w:widowControl w:val="0"/>
              <w:spacing w:after="0"/>
              <w:jc w:val="left"/>
              <w:rPr>
                <w:rFonts w:ascii="Arial" w:eastAsia="Arial" w:hAnsi="Arial" w:cs="Arial"/>
                <w:b/>
              </w:rPr>
            </w:pPr>
            <w:r>
              <w:rPr>
                <w:rFonts w:ascii="Arial" w:eastAsia="Arial" w:hAnsi="Arial" w:cs="Arial"/>
                <w:b/>
              </w:rPr>
              <w:t>(c)</w:t>
            </w:r>
          </w:p>
          <w:p w14:paraId="4F0D4510" w14:textId="77777777" w:rsidR="002E671A" w:rsidRDefault="002E671A" w:rsidP="00206812">
            <w:pPr>
              <w:widowControl w:val="0"/>
              <w:spacing w:after="0"/>
              <w:jc w:val="left"/>
              <w:rPr>
                <w:rFonts w:ascii="Arial" w:eastAsia="Arial" w:hAnsi="Arial" w:cs="Arial"/>
                <w:b/>
              </w:rPr>
            </w:pPr>
          </w:p>
          <w:p w14:paraId="4B1F4783"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61E4983A" wp14:editId="19B0CCCD">
                  <wp:extent cx="2047875" cy="1600200"/>
                  <wp:effectExtent l="0" t="0" r="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2"/>
                          <a:srcRect/>
                          <a:stretch>
                            <a:fillRect/>
                          </a:stretch>
                        </pic:blipFill>
                        <pic:spPr>
                          <a:xfrm>
                            <a:off x="0" y="0"/>
                            <a:ext cx="2047875" cy="1600200"/>
                          </a:xfrm>
                          <a:prstGeom prst="rect">
                            <a:avLst/>
                          </a:prstGeom>
                          <a:ln/>
                        </pic:spPr>
                      </pic:pic>
                    </a:graphicData>
                  </a:graphic>
                </wp:inline>
              </w:drawing>
            </w:r>
          </w:p>
        </w:tc>
      </w:tr>
    </w:tbl>
    <w:p w14:paraId="5200B455" w14:textId="00EC8128" w:rsidR="002E671A" w:rsidRDefault="0042697E" w:rsidP="00206812">
      <w:r>
        <w:rPr>
          <w:b/>
          <w:i/>
        </w:rPr>
        <w:lastRenderedPageBreak/>
        <w:t>Figure 2</w:t>
      </w:r>
      <w:r>
        <w:rPr>
          <w:i/>
        </w:rPr>
        <w:t xml:space="preserve"> Temporal extents ranked by duration (a), and geographic extents (b, c) of 24 studies that we reviewed. Worldwide (</w:t>
      </w:r>
      <w:proofErr w:type="spellStart"/>
      <w:r>
        <w:rPr>
          <w:i/>
        </w:rPr>
        <w:t>Dornelas</w:t>
      </w:r>
      <w:proofErr w:type="spellEnd"/>
      <w:r>
        <w:rPr>
          <w:i/>
        </w:rPr>
        <w:t xml:space="preserve"> </w:t>
      </w:r>
      <w:r w:rsidR="00237020" w:rsidRPr="00237020">
        <w:rPr>
          <w:i/>
          <w:iCs/>
        </w:rPr>
        <w:t>et al.</w:t>
      </w:r>
      <w:r>
        <w:rPr>
          <w:i/>
        </w:rPr>
        <w:t xml:space="preserve">, 2014; </w:t>
      </w:r>
      <w:proofErr w:type="spellStart"/>
      <w:r>
        <w:rPr>
          <w:i/>
        </w:rPr>
        <w:t>Blowes</w:t>
      </w:r>
      <w:proofErr w:type="spellEnd"/>
      <w:r>
        <w:rPr>
          <w:i/>
        </w:rPr>
        <w:t xml:space="preserve"> </w:t>
      </w:r>
      <w:r w:rsidR="00237020" w:rsidRPr="00237020">
        <w:rPr>
          <w:i/>
          <w:iCs/>
        </w:rPr>
        <w:t>et al.</w:t>
      </w:r>
      <w:r>
        <w:rPr>
          <w:i/>
        </w:rPr>
        <w:t xml:space="preserve">, 2019; </w:t>
      </w:r>
      <w:proofErr w:type="spellStart"/>
      <w:r>
        <w:rPr>
          <w:i/>
        </w:rPr>
        <w:t>Jarzyna</w:t>
      </w:r>
      <w:proofErr w:type="spellEnd"/>
      <w:r>
        <w:rPr>
          <w:i/>
        </w:rPr>
        <w:t xml:space="preserve"> and </w:t>
      </w:r>
      <w:proofErr w:type="spellStart"/>
      <w:r>
        <w:rPr>
          <w:i/>
        </w:rPr>
        <w:t>Jetz</w:t>
      </w:r>
      <w:proofErr w:type="spellEnd"/>
      <w:r>
        <w:rPr>
          <w:i/>
        </w:rPr>
        <w:t xml:space="preserve"> 2018) and European-wide (</w:t>
      </w:r>
      <w:proofErr w:type="spellStart"/>
      <w:r>
        <w:rPr>
          <w:i/>
        </w:rPr>
        <w:t>Pilotto</w:t>
      </w:r>
      <w:proofErr w:type="spellEnd"/>
      <w:r>
        <w:rPr>
          <w:i/>
        </w:rPr>
        <w:t xml:space="preserve"> </w:t>
      </w:r>
      <w:r w:rsidR="00237020" w:rsidRPr="00237020">
        <w:rPr>
          <w:i/>
          <w:iCs/>
        </w:rPr>
        <w:t>et al.</w:t>
      </w:r>
      <w:r>
        <w:rPr>
          <w:i/>
        </w:rPr>
        <w:t xml:space="preserve">, 2020; Keller </w:t>
      </w:r>
      <w:r w:rsidR="00237020" w:rsidRPr="00237020">
        <w:rPr>
          <w:i/>
          <w:iCs/>
        </w:rPr>
        <w:t>et al.</w:t>
      </w:r>
      <w:r>
        <w:rPr>
          <w:i/>
        </w:rPr>
        <w:t>, 2020) studies are not represented.</w:t>
      </w:r>
    </w:p>
    <w:p w14:paraId="00130E21" w14:textId="77777777" w:rsidR="002E671A" w:rsidRDefault="0042697E" w:rsidP="00206812">
      <w:pPr>
        <w:pStyle w:val="Heading2"/>
        <w:spacing w:line="480" w:lineRule="auto"/>
      </w:pPr>
      <w:bookmarkStart w:id="0" w:name="_q8e2z2misnj0" w:colFirst="0" w:colLast="0"/>
      <w:bookmarkEnd w:id="0"/>
      <w:r>
        <w:t>Overall trends</w:t>
      </w:r>
    </w:p>
    <w:p w14:paraId="7611B504" w14:textId="77777777" w:rsidR="002E671A" w:rsidRDefault="0042697E" w:rsidP="00206812">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proofErr w:type="gramStart"/>
      <w:r>
        <w:rPr>
          <w:i/>
        </w:rPr>
        <w:t>i.e.</w:t>
      </w:r>
      <w:proofErr w:type="gramEnd"/>
      <w:r>
        <w:rPr>
          <w:i/>
        </w:rPr>
        <w:t xml:space="preserv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mainly only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206812">
      <w:pPr>
        <w:pStyle w:val="Heading2"/>
        <w:spacing w:line="480" w:lineRule="auto"/>
        <w:rPr>
          <w:b/>
        </w:rPr>
      </w:pPr>
      <w:bookmarkStart w:id="1" w:name="_crf2au54vp24" w:colFirst="0" w:colLast="0"/>
      <w:bookmarkEnd w:id="1"/>
      <w:r>
        <w:t>Trends by metric</w:t>
      </w:r>
    </w:p>
    <w:p w14:paraId="4649137F" w14:textId="39F362CF" w:rsidR="002E671A" w:rsidRDefault="0042697E" w:rsidP="00206812">
      <w:r>
        <w:t xml:space="preserve">Among the different metrics, most of the examined studies deal with temporal trends of species richness (Fig. 3b, </w:t>
      </w:r>
      <w:proofErr w:type="spellStart"/>
      <w:r>
        <w:rPr>
          <w:i/>
        </w:rPr>
        <w:t>sR</w:t>
      </w:r>
      <w:proofErr w:type="spellEnd"/>
      <w:r>
        <w:rPr>
          <w:i/>
        </w:rPr>
        <w:t xml:space="preserve"> =</w:t>
      </w:r>
      <w:r>
        <w:t xml:space="preserve"> </w:t>
      </w:r>
      <w:r>
        <w:rPr>
          <w:i/>
        </w:rPr>
        <w:t>41</w:t>
      </w:r>
      <w:r w:rsidR="00E73F01">
        <w:rPr>
          <w:i/>
        </w:rPr>
        <w:t>%;</w:t>
      </w:r>
      <w:r>
        <w:t xml:space="preserve"> Supplementary Fig. 1b, </w:t>
      </w:r>
      <w:proofErr w:type="spellStart"/>
      <w:r>
        <w:rPr>
          <w:i/>
        </w:rPr>
        <w:t>sR</w:t>
      </w:r>
      <w:proofErr w:type="spellEnd"/>
      <w:r>
        <w:rPr>
          <w:i/>
        </w:rPr>
        <w:t xml:space="preserve">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𝛽-diversity indices (both taxonomic and functional) mainly decrease whilst temporal 𝛽-diversity mainly increases. </w:t>
      </w:r>
    </w:p>
    <w:p w14:paraId="7C7DD3B0" w14:textId="77777777" w:rsidR="002E671A" w:rsidRDefault="0042697E" w:rsidP="00206812">
      <w:pPr>
        <w:pStyle w:val="Heading2"/>
        <w:spacing w:line="480" w:lineRule="auto"/>
      </w:pPr>
      <w:bookmarkStart w:id="2" w:name="_qvrwl3wa4yq2" w:colFirst="0" w:colLast="0"/>
      <w:bookmarkEnd w:id="2"/>
      <w:r>
        <w:lastRenderedPageBreak/>
        <w:t>Trends by spatial grain</w:t>
      </w:r>
    </w:p>
    <w:p w14:paraId="5FD3119A" w14:textId="6DC0FAE8" w:rsidR="002E671A" w:rsidRPr="00B40EC1" w:rsidRDefault="0042697E" w:rsidP="00206812">
      <w:r>
        <w:t>Trends of only three metrics are comparable through spatial scales (Fig. 3c): species richness, functional diversity and temporal 𝛽-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𝛽-diversity is mainly increasing at local and regional grains and is stable at global scale.</w:t>
      </w:r>
    </w:p>
    <w:p w14:paraId="3F57255A" w14:textId="77777777" w:rsidR="002E671A" w:rsidRDefault="0042697E" w:rsidP="00206812">
      <w:r>
        <w:rPr>
          <w:b/>
          <w:i/>
          <w:noProof/>
        </w:rPr>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3"/>
                    <a:srcRect/>
                    <a:stretch>
                      <a:fillRect/>
                    </a:stretch>
                  </pic:blipFill>
                  <pic:spPr>
                    <a:xfrm>
                      <a:off x="0" y="0"/>
                      <a:ext cx="5731200" cy="4305300"/>
                    </a:xfrm>
                    <a:prstGeom prst="rect">
                      <a:avLst/>
                    </a:prstGeom>
                    <a:ln/>
                  </pic:spPr>
                </pic:pic>
              </a:graphicData>
            </a:graphic>
          </wp:inline>
        </w:drawing>
      </w:r>
    </w:p>
    <w:p w14:paraId="0930C493" w14:textId="3E6691F3" w:rsidR="002E671A" w:rsidRPr="00B40EC1" w:rsidRDefault="0042697E" w:rsidP="00B40EC1">
      <w:pPr>
        <w:rPr>
          <w:b/>
          <w:i/>
        </w:rPr>
      </w:pPr>
      <w:r>
        <w:rPr>
          <w:b/>
          <w:i/>
        </w:rPr>
        <w:t xml:space="preserve">Figure 3 (in </w:t>
      </w:r>
      <w:proofErr w:type="spellStart"/>
      <w:r>
        <w:rPr>
          <w:b/>
          <w:i/>
        </w:rPr>
        <w:t>color</w:t>
      </w:r>
      <w:proofErr w:type="spellEnd"/>
      <w:r>
        <w:rPr>
          <w:b/>
          <w:i/>
        </w:rPr>
        <w:t xml:space="preserve">): </w:t>
      </w:r>
      <w:r>
        <w:rPr>
          <w:i/>
        </w:rPr>
        <w:t xml:space="preserve">Numbers of trends in each category (increase, stable, decrease) (a) for each spatial grain, (b) for each of the 12 metrics and (c) for each metric in each spatial grain. We accounted for </w:t>
      </w:r>
      <w:proofErr w:type="spellStart"/>
      <w:r>
        <w:rPr>
          <w:i/>
        </w:rPr>
        <w:t>pseudoreplication</w:t>
      </w:r>
      <w:proofErr w:type="spellEnd"/>
      <w:r>
        <w:rPr>
          <w:i/>
        </w:rPr>
        <w:t xml:space="preserve"> by removing the trends using the same datasets at the same spatial grain. Here, 46 trends from 21 articles are reported (out of 59 and 24, respectively). Note that each trend already represents a summary over spatial replicates. </w:t>
      </w:r>
      <w:r>
        <w:rPr>
          <w:i/>
        </w:rPr>
        <w:lastRenderedPageBreak/>
        <w:t>Abbreviations: 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taxonomic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p w14:paraId="2EF1F28D" w14:textId="77777777" w:rsidR="002E671A" w:rsidRDefault="0042697E" w:rsidP="00B40EC1">
      <w:pPr>
        <w:pStyle w:val="Heading1"/>
        <w:spacing w:line="480" w:lineRule="auto"/>
      </w:pPr>
      <w:bookmarkStart w:id="3" w:name="_9y5dfftdd10l" w:colFirst="0" w:colLast="0"/>
      <w:bookmarkEnd w:id="3"/>
      <w:r>
        <w:t>Discussion</w:t>
      </w:r>
    </w:p>
    <w:p w14:paraId="12F2D914" w14:textId="77777777" w:rsidR="002E671A" w:rsidRDefault="0042697E" w:rsidP="00B40EC1">
      <w:pPr>
        <w:pStyle w:val="Heading2"/>
        <w:spacing w:line="480" w:lineRule="auto"/>
      </w:pPr>
      <w:bookmarkStart w:id="4" w:name="_epq6tagnbh9n" w:colFirst="0" w:colLast="0"/>
      <w:bookmarkEnd w:id="4"/>
      <w:r>
        <w:t>Dynamics of avian biodiversity</w:t>
      </w:r>
    </w:p>
    <w:p w14:paraId="097E7D2E" w14:textId="41824D71" w:rsidR="002E671A" w:rsidRDefault="0042697E" w:rsidP="00B40EC1">
      <w:r>
        <w:t xml:space="preserve">While global biodiversity is undoubtedly decreasing, there is still no evidence of this negative trend at local and regional scales </w:t>
      </w:r>
      <w:r w:rsidR="00E73F01">
        <w:fldChar w:fldCharType="begin"/>
      </w:r>
      <w:r w:rsidR="00E73F01">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w:instrText>
      </w:r>
      <w:r w:rsidR="00E73F01" w:rsidRPr="00E73F01">
        <w:rPr>
          <w:lang w:val="fr-FR"/>
        </w:rPr>
        <w:instrText xml:space="preserve">nlinelibrary.wiley.com/doi/10.1111/ele.13361","volume":"22","author":[{"family":"Finderup Nielsen","given":"Tora"},{"family":"Sand‐Jensen","given":"Kaj"},{"family":"Dornelas","given":"Maria"},{"family":"Bruun","given":"Hans Henrik"}],"editor":[{"family":"Fukami","given":"Tadashi"}],"accessed":{"date-parts":[["2022",1,26]]},"issued":{"date-parts":[["2019",10]]}}},{"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Dornelas </w:t>
      </w:r>
      <w:r w:rsidR="00237020" w:rsidRPr="00237020">
        <w:rPr>
          <w:i/>
          <w:iCs/>
          <w:lang w:val="fr-FR"/>
        </w:rPr>
        <w:t>et al.</w:t>
      </w:r>
      <w:r w:rsidR="00E73F01" w:rsidRPr="00E73F01">
        <w:rPr>
          <w:lang w:val="fr-FR"/>
        </w:rPr>
        <w:t xml:space="preserve">, 2014; Finderup Nielsen </w:t>
      </w:r>
      <w:r w:rsidR="00237020" w:rsidRPr="00237020">
        <w:rPr>
          <w:i/>
          <w:iCs/>
          <w:lang w:val="fr-FR"/>
        </w:rPr>
        <w:t>et al.</w:t>
      </w:r>
      <w:r w:rsidR="00E73F01" w:rsidRPr="00E73F01">
        <w:rPr>
          <w:lang w:val="fr-FR"/>
        </w:rPr>
        <w:t xml:space="preserve">, 2019; Vellend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proofErr w:type="gramStart"/>
      <w:r>
        <w:rPr>
          <w:i/>
        </w:rPr>
        <w:t>i.e.</w:t>
      </w:r>
      <w:proofErr w:type="gramEnd"/>
      <w:r>
        <w:rPr>
          <w:i/>
        </w:rPr>
        <w:t xml:space="preserv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metrics (</w:t>
      </w:r>
      <w:proofErr w:type="gramStart"/>
      <w:r>
        <w:rPr>
          <w:i/>
        </w:rPr>
        <w:t>i.e.</w:t>
      </w:r>
      <w:proofErr w:type="gramEnd"/>
      <w:r>
        <w:rPr>
          <w:i/>
        </w:rPr>
        <w:t xml:space="preserve"> </w:t>
      </w:r>
      <w:r>
        <w:t xml:space="preserve">species richness, diversity, evenness, gamma diversity) are mainly increasing. This is also the case of functional richness and phylogenetic diversity, which we found to be only reported increasing at local scales. </w:t>
      </w:r>
    </w:p>
    <w:p w14:paraId="549507EE" w14:textId="0A3F262C" w:rsidR="002E671A" w:rsidRDefault="0042697E" w:rsidP="00B40EC1">
      <w:r>
        <w:t xml:space="preserve">Given the prevailing notion of the current biodiversity crisis </w:t>
      </w:r>
      <w:r w:rsidR="00AE1675">
        <w:fldChar w:fldCharType="begin"/>
      </w:r>
      <w:r w:rsidR="00AE1675">
        <w:instrText xml:space="preserve"> ADDIN ZOTERO_ITEM CSL_CITATION {"citationID":"HujNleyx","properties":{"formattedCitation":"(Barnosky et al., 2011; Ceballos et al., 2020; Cowie et al., 2022)","plainCitation":"(Barnosky et al., 2011; Ceballos et al., 2020; Cowie et al., 2022)","noteIndex":0},"citationItems":[{"id":16,"uris":["http://zotero.org/users/6714553/items/FZIA8ZC3"],"uri":["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uri":["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uri":["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 xml:space="preserve">(Barnosky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 We have reasons to think that these local increases are human-induced</w:t>
      </w:r>
      <w:r w:rsidR="00AE1675">
        <w:t xml:space="preserve"> </w:t>
      </w:r>
      <w:r w:rsidR="00AE1675">
        <w:fldChar w:fldCharType="begin"/>
      </w:r>
      <w:r w:rsidR="00AE1675">
        <w:instrText xml:space="preserve"> ADDIN ZOTERO_ITEM CSL_CITATION {"citationID":"hhD2opwh","properties":{"formattedCitation":"(Pereira et al., 2012)","plainCitation":"(Pereira et al., 2012)","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First, the local and regional increase of temporal 𝛽-diversity suggests the magnitude of instability often attributed to change in land use, overexploitation, introduction of invasive species or climate change </w:t>
      </w:r>
      <w:r w:rsidR="00AE1675">
        <w:fldChar w:fldCharType="begin"/>
      </w:r>
      <w:r w:rsidR="00AE1675">
        <w:instrText xml:space="preserve"> ADDIN ZOTERO_ITEM CSL_CITATION {"citationID":"wzwVtjeB","properties":{"formattedCitation":"(Pereira et al., 2012; Vaidyanathan, 2021)","plainCitation":"(Pereira et al., 2012; Vaidyanathan, 2021)","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Surprisingly, we found the temporal 𝛽-diversity at global scale to be reported stable, while an increase would be expected with anthropogenic disturbances </w:t>
      </w:r>
      <w:r w:rsidR="00AE1675">
        <w:fldChar w:fldCharType="begin"/>
      </w:r>
      <w:r w:rsidR="00AE1675">
        <w:instrText xml:space="preserve"> ADDIN ZOTERO_ITEM CSL_CITATION {"citationID":"pKtecjLu","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E1675">
        <w:fldChar w:fldCharType="separate"/>
      </w:r>
      <w:r w:rsidR="00AE1675" w:rsidRPr="00AE1675">
        <w:t xml:space="preserve">(McGill </w:t>
      </w:r>
      <w:r w:rsidR="00237020" w:rsidRPr="00237020">
        <w:rPr>
          <w:i/>
          <w:iCs/>
        </w:rPr>
        <w:lastRenderedPageBreak/>
        <w:t>et al.</w:t>
      </w:r>
      <w:r w:rsidR="00AE1675" w:rsidRPr="00AE1675">
        <w:t>, 2015)</w:t>
      </w:r>
      <w:r w:rsidR="00AE1675">
        <w:fldChar w:fldCharType="end"/>
      </w:r>
      <w:r>
        <w:t>. Second, in the reviewed literature, we observed decrease of local spatial 𝛽-diversity which indicates homogenisation of bird communities</w:t>
      </w:r>
      <w:r w:rsidR="00AE1675">
        <w:t xml:space="preserve"> </w:t>
      </w:r>
      <w:r w:rsidR="00AE1675">
        <w:fldChar w:fldCharType="begin"/>
      </w:r>
      <w:r w:rsidR="00AE1675">
        <w:instrText xml:space="preserve"> ADDIN ZOTERO_ITEM CSL_CITATION {"citationID":"bzUzRM3P","properties":{"formattedCitation":"(Rigal et al., 2021)","plainCitation":"(Rigal et al., 2021)","noteIndex":0},"citationItems":[{"id":1211,"uris":["http://zotero.org/users/6714553/items/9FWY4D9J"],"uri":["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 xml:space="preserve">(Rigal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096BE5">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uri":["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2012; Devictor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homogenization can be seen as a decrease of </w:t>
      </w:r>
      <w:r>
        <w:rPr>
          <w:i/>
        </w:rPr>
        <w:t xml:space="preserve">‘quality’ </w:t>
      </w:r>
      <w:r>
        <w:t xml:space="preserve">of biodiversity, as the replacing species do not necessarily provide the same ecosystem services as the replaced ones </w:t>
      </w:r>
      <w:r w:rsidR="00096BE5">
        <w:fldChar w:fldCharType="begin"/>
      </w:r>
      <w:r w:rsidR="00096BE5">
        <w:instrText xml:space="preserve"> ADDIN ZOTERO_ITEM CSL_CITATION {"citationID":"minGhEkE","properties":{"formattedCitation":"(Clavel et al., 2011)","plainCitation":"(Clavel et al., 2011)","noteIndex":0},"citationItems":[{"id":1209,"uris":["http://zotero.org/users/6714553/items/R2S75PDY"],"uri":["http://zotero.org/users/6714553/items/R2S75PDY"],"itemData":{"id":1209,"type":"article-journal","abstract":"Specialization is a concept based on a broad theoretical framework developed by evolutionary biologists and ecologists. In the past 10 years, numerous studies have reported that – in many contexts – gener</w:instrText>
      </w:r>
      <w:r w:rsidR="00096BE5" w:rsidRPr="00DE0657">
        <w:instrText xml:space="preserve">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For instance, in Fig 3c, we found that local functional diversity was reported increasing, stable or decreasing, while diversity and species richness are mainly increasing. Thus, new species are introduced, but they do not 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096BE5">
        <w:instrText xml:space="preserve"> ADDIN ZOTERO_ITEM CSL_CITATION {"citationID":"kDNDY3nR","properties":{"formattedCitation":"(Keil et al., 2018)","plainCitation":"(Keil et al., 2018)","noteIndex":0},"citationItems":[{"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4D113A19" w:rsidR="002E671A" w:rsidRPr="00DE0657" w:rsidRDefault="0042697E" w:rsidP="00B40EC1">
      <w:r>
        <w:t xml:space="preserve">We suspect that the local increases of biodiversity could be temporary. An increase of diversity has been partly attributed to generalist species colonisation in a context of climate change </w:t>
      </w:r>
      <w:r w:rsidR="00096BE5">
        <w:fldChar w:fldCharType="begin"/>
      </w:r>
      <w:r w:rsidR="00096BE5">
        <w:instrText xml:space="preserve"> ADDIN ZOTERO_ITEM CSL_CITATION {"citationID":"9EcECKp5","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096BE5">
        <w:instrText xml:space="preserve"> ADDIN ZOTERO_ITEM CSL_CITATION {"citationID":"8lWHV4n0","properties":{"formattedCitation":"(Semper-Pascual et al., 2018; Warkentin &amp; Reed, 1999)","plainCitation":"(Semper-Pascual et al., 2018; Warkentin &amp; Reed, 1999)","noteIndex":0},"citationItems":[{"id":1284,"uris":["http://zotero.org/users/6714553/items/LZF826QY"],"uri":["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uri":["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 Besides, we reported species-based, not population-based metrics (</w:t>
      </w:r>
      <w:proofErr w:type="gramStart"/>
      <w:r>
        <w:rPr>
          <w:i/>
        </w:rPr>
        <w:t>e.g.</w:t>
      </w:r>
      <w:proofErr w:type="gramEnd"/>
      <w:r>
        <w:t xml:space="preserve"> multi-species indicators), and potentially other metrics (</w:t>
      </w:r>
      <w:r>
        <w:rPr>
          <w:i/>
        </w:rPr>
        <w:t>e.g.</w:t>
      </w:r>
      <w:r>
        <w:t xml:space="preserve"> trait-based indicators). We thus see an opportunity for future comparisons of trends of both species-based and </w:t>
      </w:r>
      <w:proofErr w:type="spellStart"/>
      <w:proofErr w:type="gramStart"/>
      <w:r>
        <w:t>non species</w:t>
      </w:r>
      <w:proofErr w:type="spellEnd"/>
      <w:proofErr w:type="gramEnd"/>
      <w:r>
        <w:t xml:space="preserve">-based metrics. For example, it is possible to have, on average, species richness increase together with abundance decline </w:t>
      </w:r>
      <w:r w:rsidR="00096BE5">
        <w:fldChar w:fldCharType="begin"/>
      </w:r>
      <w:r w:rsidR="00096BE5">
        <w:instrText xml:space="preserve"> ADDIN ZOTERO_ITEM CSL_CITATION {"citationID":"AsrvaxcY","properties":{"formattedCitation":"(Barnagaud et al., 2017; La Sorte &amp; Boecklen, 2005)","plainCitation":"(Barnagaud et al., 2017; La Sorte &amp; Boecklen, 2005)","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096BE5" w:rsidRPr="00096BE5">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096BE5">
        <w:fldChar w:fldCharType="separate"/>
      </w:r>
      <w:r w:rsidR="00096BE5" w:rsidRPr="00096BE5">
        <w:rPr>
          <w:lang w:val="fr-FR"/>
        </w:rPr>
        <w:t xml:space="preserve">(Barnagaud </w:t>
      </w:r>
      <w:r w:rsidR="00237020" w:rsidRPr="00237020">
        <w:rPr>
          <w:i/>
          <w:iCs/>
          <w:lang w:val="fr-FR"/>
        </w:rPr>
        <w:t>et al.</w:t>
      </w:r>
      <w:r w:rsidR="00096BE5" w:rsidRPr="00096BE5">
        <w:rPr>
          <w:lang w:val="fr-FR"/>
        </w:rPr>
        <w:t>, 2017; La Sorte &amp; Boecklen, 2005)</w:t>
      </w:r>
      <w:r w:rsidR="00096BE5">
        <w:fldChar w:fldCharType="end"/>
      </w:r>
      <w:r w:rsidRPr="00096BE5">
        <w:rPr>
          <w:lang w:val="fr-FR"/>
        </w:rPr>
        <w:t xml:space="preserve"> or </w:t>
      </w:r>
      <w:proofErr w:type="spellStart"/>
      <w:r w:rsidRPr="00096BE5">
        <w:rPr>
          <w:lang w:val="fr-FR"/>
        </w:rPr>
        <w:t>abundance</w:t>
      </w:r>
      <w:proofErr w:type="spellEnd"/>
      <w:r w:rsidRPr="00096BE5">
        <w:rPr>
          <w:lang w:val="fr-FR"/>
        </w:rPr>
        <w:t xml:space="preserve"> </w:t>
      </w:r>
      <w:proofErr w:type="spellStart"/>
      <w:r w:rsidRPr="00096BE5">
        <w:rPr>
          <w:lang w:val="fr-FR"/>
        </w:rPr>
        <w:t>stability</w:t>
      </w:r>
      <w:proofErr w:type="spellEnd"/>
      <w:r w:rsidR="00096BE5">
        <w:rPr>
          <w:lang w:val="fr-FR"/>
        </w:rPr>
        <w:t xml:space="preserve"> </w:t>
      </w:r>
      <w:r w:rsidR="00096BE5">
        <w:rPr>
          <w:lang w:val="fr-FR"/>
        </w:rPr>
        <w:fldChar w:fldCharType="begin"/>
      </w:r>
      <w:r w:rsidR="0065144A">
        <w:rPr>
          <w:lang w:val="fr-FR"/>
        </w:rPr>
        <w:instrText xml:space="preserve"> ADDIN ZOTERO_ITEM CSL_CITATION {"citationID":"o9ijV3eD","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w:instrText>
      </w:r>
      <w:r w:rsidR="0065144A" w:rsidRPr="00DE0657">
        <w:instrText xml:space="preserve">},{"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096BE5">
        <w:rPr>
          <w:lang w:val="fr-FR"/>
        </w:rPr>
        <w:fldChar w:fldCharType="separate"/>
      </w:r>
      <w:r w:rsidR="0065144A" w:rsidRPr="0065144A">
        <w:t xml:space="preserve">(Pilotto </w:t>
      </w:r>
      <w:r w:rsidR="00237020" w:rsidRPr="00237020">
        <w:rPr>
          <w:i/>
          <w:iCs/>
        </w:rPr>
        <w:t>et al.</w:t>
      </w:r>
      <w:r w:rsidR="0065144A" w:rsidRPr="0065144A">
        <w:t>, 2020)</w:t>
      </w:r>
      <w:r w:rsidR="00096BE5">
        <w:rPr>
          <w:lang w:val="fr-FR"/>
        </w:rPr>
        <w:fldChar w:fldCharType="end"/>
      </w:r>
      <w:r w:rsidRPr="00DE0657">
        <w:t xml:space="preserve">. </w:t>
      </w:r>
    </w:p>
    <w:p w14:paraId="584425B8" w14:textId="77777777" w:rsidR="002E671A" w:rsidRDefault="0042697E" w:rsidP="00B40EC1">
      <w:pPr>
        <w:pStyle w:val="Heading2"/>
        <w:spacing w:line="480" w:lineRule="auto"/>
      </w:pPr>
      <w:bookmarkStart w:id="5" w:name="_8zrxchttwsgn" w:colFirst="0" w:colLast="0"/>
      <w:bookmarkEnd w:id="5"/>
      <w:r>
        <w:lastRenderedPageBreak/>
        <w:t xml:space="preserve">Issues of temporal grain </w:t>
      </w:r>
    </w:p>
    <w:p w14:paraId="4967F3DC" w14:textId="44155D32" w:rsidR="002E671A" w:rsidRDefault="0042697E" w:rsidP="00B40EC1">
      <w:r>
        <w:t>The importance of temporal scaling of biodiversity is known since</w:t>
      </w:r>
      <w:r w:rsidR="005751D6">
        <w:t xml:space="preserve"> </w:t>
      </w:r>
      <w:r w:rsidR="005751D6">
        <w:fldChar w:fldCharType="begin"/>
      </w:r>
      <w:r w:rsidR="005751D6">
        <w:instrText xml:space="preserve"> ADDIN ZOTERO_ITEM CSL_CITATION {"citationID":"3rDvcjS7","properties":{"formattedCitation":"(Grinnell, 1922)","plainCitation":"(Grinnell, 1922)","noteIndex":0},"citationItems":[{"id":1110,"uris":["http://zotero.org/users/6714553/items/CTNFV5A5"],"uri":["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who used California birds to demonstrate the species-time relationship, which has since been proven to be common with other bird populations</w:t>
      </w:r>
      <w:r w:rsidR="005751D6">
        <w:t xml:space="preserve"> </w:t>
      </w:r>
      <w:r w:rsidR="005751D6">
        <w:fldChar w:fldCharType="begin"/>
      </w:r>
      <w:r w:rsidR="005751D6">
        <w:instrText xml:space="preserve"> ADDIN ZOTERO_ITEM CSL_CITATION {"citationID":"XpVkk7jc","properties":{"formattedCitation":"(White, 2004)","plainCitation":"(White, 2004)","noteIndex":0},"citationItems":[{"id":310,"uris":["http://zotero.org/users/6714553/items/4MNPJ8P2"],"uri":["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5751D6">
        <w:fldChar w:fldCharType="separate"/>
      </w:r>
      <w:r w:rsidR="005751D6" w:rsidRPr="005751D6">
        <w:t>(White, 2004)</w:t>
      </w:r>
      <w:r w:rsidR="005751D6">
        <w:fldChar w:fldCharType="end"/>
      </w:r>
      <w:r>
        <w:t>. However, we found that description of 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5751D6">
        <w:instrText xml:space="preserve"> ADDIN ZOTERO_ITEM CSL_CITATION {"citationID":"560jcEfn","properties":{"formattedCitation":"(Schipper et al., 2016)","plainCitation":"(Schipper et al., 2016)","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5751D6">
        <w:instrText xml:space="preserve"> ADDIN ZOTERO_ITEM CSL_CITATION {"citationID":"bUcNfQfD","properties":{"formattedCitation":"(Wretenberg et al., 2010)","plainCitation":"(Wretenberg et al., 2010)","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sidR="005751D6">
        <w:fldChar w:fldCharType="separate"/>
      </w:r>
      <w:r w:rsidR="005751D6" w:rsidRPr="005751D6">
        <w:t xml:space="preserve">Wretenberg </w:t>
      </w:r>
      <w:r w:rsidR="00237020" w:rsidRPr="00237020">
        <w:rPr>
          <w:i/>
          <w:iCs/>
        </w:rPr>
        <w:t>et al.</w:t>
      </w:r>
      <w:r w:rsidR="005751D6" w:rsidRPr="005751D6">
        <w:t>, 2010)</w:t>
      </w:r>
      <w:r w:rsidR="005751D6">
        <w:fldChar w:fldCharType="end"/>
      </w:r>
      <w:r>
        <w:t xml:space="preserve">. </w:t>
      </w:r>
    </w:p>
    <w:p w14:paraId="34032DF7" w14:textId="473E5177" w:rsidR="002E671A" w:rsidRDefault="0042697E" w:rsidP="00B40EC1">
      <w:r>
        <w:t>Even if precisely specified, the temporal grain of the sampling does not always represent the temporal grain of the computed metric. Some metrics are summed over a certain area (</w:t>
      </w:r>
      <w:r>
        <w:rPr>
          <w:i/>
        </w:rPr>
        <w:t>e.g.</w:t>
      </w:r>
      <w:r>
        <w:t xml:space="preserve"> summing the species richness in an atlas square, such as in</w:t>
      </w:r>
      <w:r w:rsidR="007674F9">
        <w:t xml:space="preserve"> </w:t>
      </w:r>
      <w:r w:rsidR="007674F9">
        <w:fldChar w:fldCharType="begin"/>
      </w:r>
      <w:r w:rsidR="007674F9">
        <w:instrText xml:space="preserve"> ADDIN ZOTERO_ITEM CSL_CITATION {"citationID":"pxjvdrhW","properties":{"formattedCitation":"(Van Turnhout et al., 2007)","plainCitation":"(Van Turnhout et al., 2007)","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7674F9" w:rsidRPr="007674F9">
        <w:t xml:space="preserve"> </w:t>
      </w:r>
      <w:r w:rsidR="007674F9">
        <w:t>(</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7674F9">
        <w:instrText xml:space="preserve"> ADDIN ZOTERO_ITEM CSL_CITATION {"citationID":"JXDC17GO","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proofErr w:type="gramStart"/>
      <w:r>
        <w:rPr>
          <w:i/>
        </w:rPr>
        <w:t>e.g.</w:t>
      </w:r>
      <w:proofErr w:type="gramEnd"/>
      <w:r>
        <w:rPr>
          <w:i/>
        </w:rPr>
        <w:t xml:space="preserve"> </w:t>
      </w:r>
      <w:r>
        <w:t>Fig. 1, the metric is computed by using all the samples in the red boxes). For instance, let's assume that a location is sampled twice a year during five minutes, and the species richness per year is computed by summing those two samples. In this specific case the temporal grain of the metric is ten minutes (</w:t>
      </w:r>
      <w:proofErr w:type="gramStart"/>
      <w:r>
        <w:rPr>
          <w:i/>
        </w:rPr>
        <w:t>i.e.</w:t>
      </w:r>
      <w:proofErr w:type="gramEnd"/>
      <w:r>
        <w:rPr>
          <w:i/>
        </w:rPr>
        <w:t xml:space="preserve"> </w:t>
      </w:r>
      <w:r>
        <w:t>the sum of the two census periods). However, this final temporal grain was seldom specified in the papers that we reviewed. Usually, only the lag was reported (</w:t>
      </w:r>
      <w:proofErr w:type="gramStart"/>
      <w:r>
        <w:rPr>
          <w:i/>
        </w:rPr>
        <w:t>i.e.</w:t>
      </w:r>
      <w:proofErr w:type="gramEnd"/>
      <w:r>
        <w:t xml:space="preserve"> the time between two computations of the metric, Fig. 1a). </w:t>
      </w:r>
    </w:p>
    <w:p w14:paraId="79073DE9" w14:textId="77777777" w:rsidR="002E671A" w:rsidRDefault="0042697E" w:rsidP="00B40EC1">
      <w:r>
        <w:t>If one wants to study the temporal scaling of biodiversity trends, a clear assessment of the temporal grain needs to be done systematically. That is: if a biodiversity metric is computed by summing samples together, the temporal grain of samples is summed as well, and this sum should be considered as the final temporal grain of the metric (</w:t>
      </w:r>
      <w:proofErr w:type="gramStart"/>
      <w:r>
        <w:rPr>
          <w:i/>
        </w:rPr>
        <w:t>i.e.</w:t>
      </w:r>
      <w:proofErr w:type="gramEnd"/>
      <w:r>
        <w:rPr>
          <w:i/>
        </w:rPr>
        <w:t xml:space="preserve"> </w:t>
      </w:r>
      <w:r>
        <w:t xml:space="preserve">Fig. 1, sum of the temporal grains of the black dots in the red boxes). Likewise, if the metric is averaged over several </w:t>
      </w:r>
      <w:r>
        <w:lastRenderedPageBreak/>
        <w:t>samples, the mean temporal grain of the samples should be specified (</w:t>
      </w:r>
      <w:proofErr w:type="gramStart"/>
      <w:r>
        <w:rPr>
          <w:i/>
        </w:rPr>
        <w:t>i.e.</w:t>
      </w:r>
      <w:proofErr w:type="gramEnd"/>
      <w:r>
        <w:rPr>
          <w:i/>
        </w:rPr>
        <w:t xml:space="preserv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B40EC1">
      <w:pPr>
        <w:pStyle w:val="Heading2"/>
        <w:spacing w:line="480" w:lineRule="auto"/>
      </w:pPr>
      <w:bookmarkStart w:id="6" w:name="_8hb3cdukis79" w:colFirst="0" w:colLast="0"/>
      <w:bookmarkEnd w:id="6"/>
      <w:r>
        <w:t>Lack of spatial replication</w:t>
      </w:r>
    </w:p>
    <w:p w14:paraId="77AAB8CA" w14:textId="2C452A13" w:rsidR="002E671A" w:rsidRDefault="0042697E" w:rsidP="00B40EC1">
      <w:pPr>
        <w:spacing w:after="0"/>
      </w:pPr>
      <w:r>
        <w:t xml:space="preserve">We focused on articles reporting and summarising trends from more than a single location, and these are uncommon (we found 24 of them). This is partly due to a lack of data, especially outside of North America and Europe, but also to the way the data are processed. For instance, the North American BBS </w:t>
      </w:r>
      <w:r w:rsidR="00335710">
        <w:fldChar w:fldCharType="begin"/>
      </w:r>
      <w:r w:rsidR="00335710">
        <w:instrText xml:space="preserve"> ADDIN ZOTERO_ITEM CSL_CITATION {"citationID":"Rmfdiu1S","properties":{"formattedCitation":"(Sauer et al., 2013)","plainCitation":"(Sauer et al., 2013)","noteIndex":0},"citationItems":[{"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t xml:space="preserve"> follows a standardised sampling plan with spatial replications (</w:t>
      </w:r>
      <w:r>
        <w:rPr>
          <w:i/>
        </w:rPr>
        <w:t>i.e.</w:t>
      </w:r>
      <w:r>
        <w:t xml:space="preserve"> multiple census plots representing roads). However, not all the trends reported for the North American BBS are summarised at the specific spatial grain of the road, and are sometimes aggregated over the US, thus with no spatial replication. Additionally, a common method encountered is to learn a predictive model from the data, predict the target feature (</w:t>
      </w:r>
      <w:r>
        <w:rPr>
          <w:i/>
        </w:rPr>
        <w:t>e.g.</w:t>
      </w:r>
      <w:r>
        <w:t xml:space="preserve"> species richness, spatial 𝛽-diversity) and then compute the trend from the output of the model at the national spatial extent </w:t>
      </w:r>
      <w:r w:rsidR="00555E98">
        <w:fldChar w:fldCharType="begin"/>
      </w:r>
      <w:r w:rsidR="00555E98">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noteIndex":0},"citationItems":[{"id":409,"uris":["http://zotero.org/users/6714553/items/FK5PI8ZY"],"uri":["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uri":["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uri":["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555E98">
        <w:rPr>
          <w:rFonts w:ascii="Cambria Math" w:hAnsi="Cambria Math" w:cs="Cambria Math"/>
        </w:rPr>
        <w:instrText>∼</w:instrText>
      </w:r>
      <w:r w:rsidR="00555E98">
        <w:instrText>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w:instrText>
      </w:r>
      <w:r w:rsidR="00555E98" w:rsidRPr="00555E98">
        <w:instrText xml:space="preserve">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Jiguet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Pr="00555E98">
        <w:t xml:space="preserve">. </w:t>
      </w:r>
      <w:r>
        <w:t>These analyses are useful for conservation practice, and are common</w:t>
      </w:r>
      <w:r w:rsidR="00555E98">
        <w:t xml:space="preserve"> </w:t>
      </w:r>
      <w:r w:rsidR="00555E98">
        <w:fldChar w:fldCharType="begin"/>
      </w:r>
      <w:r w:rsidR="008F0CB9">
        <w:instrText xml:space="preserve"> ADDIN ZOTERO_ITEM CSL_CITATION {"citationID":"VVdCbZ7K","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555E98">
        <w:fldChar w:fldCharType="separate"/>
      </w:r>
      <w:r w:rsidR="008F0CB9" w:rsidRPr="008F0CB9">
        <w:t xml:space="preserve">(Fraixedas </w:t>
      </w:r>
      <w:r w:rsidR="00237020" w:rsidRPr="00237020">
        <w:rPr>
          <w:i/>
          <w:iCs/>
        </w:rPr>
        <w:t>et al.</w:t>
      </w:r>
      <w:r w:rsidR="008F0CB9" w:rsidRPr="008F0CB9">
        <w:t>, 2020)</w:t>
      </w:r>
      <w:r w:rsidR="00555E98">
        <w:fldChar w:fldCharType="end"/>
      </w:r>
      <w:r>
        <w:t>. However, by reducing the number of trends computed, they also reduce the generality of the trend at the given scale. Finally, only a few authors computed the trends of metrics with spatial replicates across more than one spatial grain. This was the case for</w:t>
      </w:r>
      <w:r w:rsidR="00D545FC">
        <w:t xml:space="preserve"> </w:t>
      </w:r>
      <w:r w:rsidR="00D545FC">
        <w:fldChar w:fldCharType="begin"/>
      </w:r>
      <w:r w:rsidR="00D545FC">
        <w:instrText xml:space="preserve"> ADDIN ZOTERO_ITEM CSL_CITATION {"citationID":"Ljnty2La","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t xml:space="preserve">, </w:t>
      </w:r>
      <w:r w:rsidR="00D545FC">
        <w:fldChar w:fldCharType="begin"/>
      </w:r>
      <w:r w:rsidR="00D545FC">
        <w:instrText xml:space="preserve"> ADDIN ZOTERO_ITEM CSL_CITATION {"citationID":"u4imMv6b","properties":{"formattedCitation":"(Jarzyna &amp; Jetz, 2018)","plainCitation":"(Jarzyna &amp; Jetz, 2018)","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Jetz </w:t>
      </w:r>
      <w:r w:rsidR="00D545FC">
        <w:t>(</w:t>
      </w:r>
      <w:r w:rsidR="00D545FC" w:rsidRPr="00D545FC">
        <w:t>2018)</w:t>
      </w:r>
      <w:r w:rsidR="00D545FC">
        <w:fldChar w:fldCharType="end"/>
      </w:r>
      <w:r>
        <w:t xml:space="preserve">, </w:t>
      </w:r>
      <w:r w:rsidR="00D545FC">
        <w:fldChar w:fldCharType="begin"/>
      </w:r>
      <w:r w:rsidR="00D545FC">
        <w:instrText xml:space="preserve"> ADDIN ZOTERO_ITEM CSL_CITATION {"citationID":"KqL6H603","properties":{"formattedCitation":"(Van Turnhout et al., 2007)","plainCitation":"(Van Turnhout et al., 2007)","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t>and</w:t>
      </w:r>
      <w:r w:rsidR="00D545FC">
        <w:t xml:space="preserve"> </w:t>
      </w:r>
      <w:r w:rsidR="00D545FC">
        <w:fldChar w:fldCharType="begin"/>
      </w:r>
      <w:r w:rsidR="00D545FC">
        <w:instrText xml:space="preserve"> ADDIN ZOTERO_ITEM CSL_CITATION {"citationID":"vp3rUsOG","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t xml:space="preserve">. Yet, as we show here, biodiversity trends can be different according to the </w:t>
      </w:r>
      <w:proofErr w:type="spellStart"/>
      <w:r>
        <w:t>spatio</w:t>
      </w:r>
      <w:proofErr w:type="spellEnd"/>
      <w:r>
        <w:t xml:space="preserve">-temporal grains they are assessed at. For that reason and in order to have a general overview of the current biodiversity crisis magnitude, this cross-scale approach deserves more attention. </w:t>
      </w:r>
    </w:p>
    <w:p w14:paraId="6B801052" w14:textId="77777777" w:rsidR="002E671A" w:rsidRDefault="002E671A" w:rsidP="00B40EC1">
      <w:pPr>
        <w:spacing w:after="0"/>
      </w:pPr>
    </w:p>
    <w:p w14:paraId="2AFF0C35" w14:textId="6C459271" w:rsidR="002E671A" w:rsidRDefault="0042697E" w:rsidP="00B40EC1">
      <w:r>
        <w:lastRenderedPageBreak/>
        <w:t xml:space="preserve">We found no studies using spatial replicates at the national spatial grain, </w:t>
      </w:r>
      <w:proofErr w:type="gramStart"/>
      <w:r>
        <w:rPr>
          <w:i/>
        </w:rPr>
        <w:t>i.e.</w:t>
      </w:r>
      <w:proofErr w:type="gramEnd"/>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 which makes international merging of datasets and comparisons more demanding in terms of homogenization. Fortunately, initiatives like the European Breeding Bird Atlas </w:t>
      </w:r>
      <w:r w:rsidR="00D545FC">
        <w:fldChar w:fldCharType="begin"/>
      </w:r>
      <w:r w:rsidR="00D545FC">
        <w:instrText xml:space="preserve"> ADDIN ZOTERO_ITEM CSL_CITATION {"citationID":"F5K1xiDt","properties":{"formattedCitation":"(Hagemeyer &amp; Blair, 1997; Keller et al., 2020)","plainCitation":"(Hagemeyer &amp; Blair, 1997; Keller et al., 2020)","noteIndex":0},"citationItems":[{"id":1324,"uris":["http://zotero.org/users/6714553/items/8RQJW9HR"],"uri":["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source":"www.gbif.org","title":"EBCC Atlas of European Breeding Birds","URL":"https://www.gbif.org/dataset/c779b049-28f3-4daf-bbf4-0a40830819b6","author":[{"family":"Hagemeyer","given":"Ward"},{"family":"Blair","given":"Michael"}],"accessed":{"date-parts":[["2022",2,18]]},"issued":{"date-parts":[["1997"]]}}},{"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 xml:space="preserve">(Hagemeyer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 xml:space="preserve">GBIF, https://www.gbif.org) are now making this possible, and we hope to see trends with spatial replicates at the national grain soon. </w:t>
      </w:r>
    </w:p>
    <w:p w14:paraId="15840ED2" w14:textId="77777777" w:rsidR="002E671A" w:rsidRDefault="0042697E" w:rsidP="00B40EC1">
      <w:pPr>
        <w:pStyle w:val="Heading2"/>
        <w:spacing w:line="480" w:lineRule="auto"/>
      </w:pPr>
      <w:bookmarkStart w:id="7" w:name="_60ek0wdm5dpz" w:colFirst="0" w:colLast="0"/>
      <w:bookmarkEnd w:id="7"/>
      <w:r>
        <w:t xml:space="preserve">Lack of </w:t>
      </w:r>
      <w:proofErr w:type="spellStart"/>
      <w:r>
        <w:t>spatio</w:t>
      </w:r>
      <w:proofErr w:type="spellEnd"/>
      <w:r>
        <w:t xml:space="preserve">-temporal coverage. </w:t>
      </w:r>
    </w:p>
    <w:p w14:paraId="06393F4C" w14:textId="78D79CE1" w:rsidR="002E671A" w:rsidRDefault="0042697E" w:rsidP="00B40EC1">
      <w:r>
        <w:t xml:space="preserve">A striking but expected result </w:t>
      </w:r>
      <w:r w:rsidR="00251AA0">
        <w:fldChar w:fldCharType="begin"/>
      </w:r>
      <w:r w:rsidR="00251AA0">
        <w:instrText xml:space="preserve"> ADDIN ZOTERO_ITEM CSL_CITATION {"citationID":"g3po7I1W","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251AA0">
        <w:instrText xml:space="preserve"> ADDIN ZOTERO_ITEM CSL_CITATION {"citationID":"zfi7sJBM","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This gap was also reported by</w:t>
      </w:r>
      <w:r w:rsidR="00251AA0">
        <w:t xml:space="preserve"> </w:t>
      </w:r>
      <w:r w:rsidR="00251AA0">
        <w:fldChar w:fldCharType="begin"/>
      </w:r>
      <w:r w:rsidR="00251AA0">
        <w:instrText xml:space="preserve"> ADDIN ZOTERO_ITEM CSL_CITATION {"citationID":"9lJNH7X5","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51AA0">
        <w:fldChar w:fldCharType="separate"/>
      </w:r>
      <w:r w:rsidR="00251AA0" w:rsidRPr="00251AA0">
        <w:t xml:space="preserve">Fraixedas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C54247">
        <w:instrText xml:space="preserve"> ADDIN ZOTERO_ITEM CSL_CITATION {"citationID":"7bHWtJmH","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w:instrText>
      </w:r>
      <w:r w:rsidR="00C54247" w:rsidRPr="00DE0657">
        <w:instrText xml:space="preserve">from null models. Heterogeneous rates of environmental change, species range shifts associated with climate change, and biotic homogenization may explain the different patterns of temporal </w:instrText>
      </w:r>
      <w:r w:rsidR="00C54247">
        <w:instrText>α</w:instrText>
      </w:r>
      <w:r w:rsidR="00C54247" w:rsidRPr="00DE0657">
        <w:instrText xml:space="preserve"> and </w:instrText>
      </w:r>
      <w:r w:rsidR="00C54247">
        <w:instrText>β</w:instrText>
      </w:r>
      <w:r w:rsidR="00C54247" w:rsidRPr="00DE0657">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C54247">
        <w:fldChar w:fldCharType="separate"/>
      </w:r>
      <w:r w:rsidR="00C54247" w:rsidRPr="00DE0657">
        <w:t xml:space="preserve">(Blowes </w:t>
      </w:r>
      <w:r w:rsidR="00237020" w:rsidRPr="00237020">
        <w:rPr>
          <w:i/>
          <w:iCs/>
        </w:rPr>
        <w:t>et al.</w:t>
      </w:r>
      <w:r w:rsidR="00C54247" w:rsidRPr="00DE0657">
        <w:t xml:space="preserve">, 2019; Dornelas </w:t>
      </w:r>
      <w:r w:rsidR="00237020" w:rsidRPr="00237020">
        <w:rPr>
          <w:i/>
          <w:iCs/>
        </w:rPr>
        <w:t>et al.</w:t>
      </w:r>
      <w:r w:rsidR="00C54247" w:rsidRPr="00DE0657">
        <w:t>, 2014)</w:t>
      </w:r>
      <w:r w:rsidR="00C54247">
        <w:fldChar w:fldCharType="end"/>
      </w:r>
      <w:r w:rsidRPr="00DE0657">
        <w:t xml:space="preserve">. </w:t>
      </w:r>
      <w:r>
        <w:t xml:space="preserve">Yet, local biodiversity dynamics in Europe and North America is not representative of local dynamics on other continents and studies of biodiversity trends at several </w:t>
      </w:r>
      <w:proofErr w:type="spellStart"/>
      <w:r>
        <w:t>spatio</w:t>
      </w:r>
      <w:proofErr w:type="spellEnd"/>
      <w:r>
        <w:t xml:space="preserve">-temporal scales are needed in other parts of the world. These studies are needed at local grains, as well as at the spatial grain of regions, nations and continents </w:t>
      </w:r>
      <w:r w:rsidR="00C54247">
        <w:fldChar w:fldCharType="begin"/>
      </w:r>
      <w:r w:rsidR="00C54247">
        <w:instrText xml:space="preserve"> ADDIN ZOTERO_ITEM CSL_CITATION {"citationID":"63aOxEsB","properties":{"formattedCitation":"(Alroy, 2015)","plainCitation":"(Alroy, 2015)","noteIndex":0},"citationItems":[{"id":1145,"uris":["http://zotero.org/users/6714553/items/QJW2QJ7J"],"uri":["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C54247">
        <w:instrText xml:space="preserve"> ADDIN ZOTERO_ITEM CSL_CITATION {"citationID":"OTQPk2lN","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found (</w:t>
      </w:r>
      <w:r>
        <w:rPr>
          <w:i/>
        </w:rPr>
        <w:t xml:space="preserve">i.e. </w:t>
      </w:r>
      <w:r>
        <w:t>99 years) shows a clear decline of species richness at local grains</w:t>
      </w:r>
      <w:r w:rsidR="00C54247">
        <w:t xml:space="preserve"> </w:t>
      </w:r>
      <w:r w:rsidR="00C54247">
        <w:fldChar w:fldCharType="begin"/>
      </w:r>
      <w:r w:rsidR="00C54247">
        <w:instrText xml:space="preserve"> ADDIN ZOTERO_ITEM CSL_CITATION {"citationID":"HiGYxHPs","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C54247">
        <w:fldChar w:fldCharType="separate"/>
      </w:r>
      <w:r w:rsidR="00C54247" w:rsidRPr="00C54247">
        <w:t>(Tingley &amp; Beissinger, 2013)</w:t>
      </w:r>
      <w:r w:rsidR="00C54247">
        <w:fldChar w:fldCharType="end"/>
      </w:r>
      <w:r>
        <w:t>.</w:t>
      </w:r>
    </w:p>
    <w:p w14:paraId="5D3DF224" w14:textId="77777777" w:rsidR="002E671A" w:rsidRDefault="0042697E" w:rsidP="00B40EC1">
      <w:pPr>
        <w:pStyle w:val="Heading2"/>
        <w:spacing w:line="480" w:lineRule="auto"/>
      </w:pPr>
      <w:bookmarkStart w:id="8" w:name="_u4vx3q5nr6lj" w:colFirst="0" w:colLast="0"/>
      <w:bookmarkEnd w:id="8"/>
      <w:r>
        <w:lastRenderedPageBreak/>
        <w:t>Conclusion</w:t>
      </w:r>
    </w:p>
    <w:p w14:paraId="28624DBD" w14:textId="5381D24D" w:rsidR="002E671A" w:rsidRDefault="0042697E" w:rsidP="00B40EC1">
      <w:r>
        <w:t>As observers, we only directly experience biodiversity at local scale but focusing only on local trends can be misleading. Indeed, the reviewed literature indicates that avian biodiversity has different trends between local (</w:t>
      </w:r>
      <w:proofErr w:type="gramStart"/>
      <w:r>
        <w:rPr>
          <w:i/>
        </w:rPr>
        <w:t>i.e.</w:t>
      </w:r>
      <w:proofErr w:type="gramEnd"/>
      <w:r>
        <w:rPr>
          <w:i/>
        </w:rPr>
        <w:t xml:space="preserve"> </w:t>
      </w:r>
      <w:r>
        <w:t>mainly increases) and global (</w:t>
      </w:r>
      <w:r>
        <w:rPr>
          <w:i/>
        </w:rPr>
        <w:t xml:space="preserve">i.e. </w:t>
      </w:r>
      <w:r>
        <w:t xml:space="preserve">no increase) spatial scales. Thus, increases of species richness at local and regional scales should not be interpreted as ecosystems </w:t>
      </w:r>
      <w:proofErr w:type="spellStart"/>
      <w:r>
        <w:t>well being</w:t>
      </w:r>
      <w:proofErr w:type="spellEnd"/>
      <w:r>
        <w:t xml:space="preserve"> without considering the global species richness decline. Moreover, we have reasons to think that these local trends of biodiversity reflect anthropogenic disturbances. Little is known about the resilience of bird </w:t>
      </w:r>
      <w:proofErr w:type="gramStart"/>
      <w:r>
        <w:t>biodiversity</w:t>
      </w:r>
      <w:proofErr w:type="gramEnd"/>
      <w:r>
        <w:t xml:space="preserve"> and one could worry about the reversibility of these changes. Besides, temporal grain of the metrics has either been confused with the temporal grain of the sampling plan, or not properly considered at all, and this needs to be addressed. Finally, the gaps in </w:t>
      </w:r>
      <w:proofErr w:type="spellStart"/>
      <w:r>
        <w:t>spatio</w:t>
      </w:r>
      <w:proofErr w:type="spellEnd"/>
      <w:r>
        <w:t xml:space="preserve">-temporal coverage need to be filled with more </w:t>
      </w:r>
      <w:proofErr w:type="gramStart"/>
      <w:r>
        <w:t>data, or</w:t>
      </w:r>
      <w:proofErr w:type="gramEnd"/>
      <w:r>
        <w:t xml:space="preserve"> interpolated over by models. We hope that this review improves the current knowledge on </w:t>
      </w:r>
      <w:proofErr w:type="spellStart"/>
      <w:r>
        <w:t>spatio</w:t>
      </w:r>
      <w:proofErr w:type="spellEnd"/>
      <w:r>
        <w:t xml:space="preserve">-temporal scaling of biodiversity </w:t>
      </w:r>
      <w:proofErr w:type="gramStart"/>
      <w:r>
        <w:t>trends, and</w:t>
      </w:r>
      <w:proofErr w:type="gramEnd"/>
      <w:r>
        <w:t xml:space="preserve"> illustrates that the current biodiversity change needs to be considered across both spatial and temporal grains. </w:t>
      </w:r>
    </w:p>
    <w:p w14:paraId="5E4D1889" w14:textId="77777777" w:rsidR="002E671A" w:rsidRDefault="0042697E" w:rsidP="00B40EC1">
      <w:r>
        <w:rPr>
          <w:b/>
          <w:i/>
        </w:rPr>
        <w:t xml:space="preserve">Table 1: </w:t>
      </w:r>
      <w:r>
        <w:t xml:space="preserve">Trends of different metrics of biodiversity at various spatial and temporal scales.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1"/>
        <w:tblW w:w="11350" w:type="dxa"/>
        <w:tblInd w:w="-1033" w:type="dxa"/>
        <w:tblBorders>
          <w:top w:val="nil"/>
          <w:left w:val="nil"/>
          <w:bottom w:val="nil"/>
          <w:right w:val="nil"/>
          <w:insideH w:val="nil"/>
          <w:insideV w:val="nil"/>
        </w:tblBorders>
        <w:tblLayout w:type="fixed"/>
        <w:tblLook w:val="0400" w:firstRow="0" w:lastRow="0" w:firstColumn="0" w:lastColumn="0" w:noHBand="0" w:noVBand="1"/>
      </w:tblPr>
      <w:tblGrid>
        <w:gridCol w:w="1133"/>
        <w:gridCol w:w="1133"/>
        <w:gridCol w:w="1133"/>
        <w:gridCol w:w="1245"/>
        <w:gridCol w:w="1036"/>
        <w:gridCol w:w="1134"/>
        <w:gridCol w:w="1134"/>
        <w:gridCol w:w="1134"/>
        <w:gridCol w:w="1134"/>
        <w:gridCol w:w="1134"/>
      </w:tblGrid>
      <w:tr w:rsidR="002E671A" w14:paraId="35E35EBF" w14:textId="77777777" w:rsidTr="00043C51">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K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grain (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5F4CF4E9"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ghDVCVdM","properties":{"formattedCitation":"(Barnagaud et al., 2017)","plainCitation":"(Barnagaud et al., 2017)","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Barnagaud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4703AD77"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KNltc9YH","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Pr>
                <w:rFonts w:ascii="Cambria Math" w:eastAsia="Arial" w:hAnsi="Cambria Math" w:cs="Cambria Math"/>
                <w:sz w:val="14"/>
                <w:szCs w:val="14"/>
              </w:rPr>
              <w:instrText>‐</w:instrText>
            </w:r>
            <w:r>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0EED6AAA"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qPBelRzj","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784E2918"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qA25PBBq","properties":{"formattedCitation":"(Jarzyna &amp; Jetz, 2018)","plainCitation":"(Jarzyna &amp; Jetz, 2018)","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Jetz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36977621"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RCiahv7l","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Pilotto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49E0E8F4"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Pr>
                <w:rFonts w:ascii="Arial" w:eastAsia="Arial" w:hAnsi="Arial" w:cs="Arial"/>
                <w:sz w:val="14"/>
                <w:szCs w:val="14"/>
              </w:rPr>
              <w:instrText xml:space="preserve"> ADDIN ZOTERO_ITEM CSL_CITATION {"citationID":"rgsTgVkB","properties":{"formattedCitation":"(Ram et al., 2017)","plainCitation":"(Ram et al., 2017)","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744B85C5"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TqhATJbY","properties":{"formattedCitation":"(Reif et al., 2013)","plainCitation":"(Reif et al., 2013)","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13786518"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FqAo7g6Y","properties":{"formattedCitation":"(Schipper et al., 2016)","plainCitation":"(Schipper et al., 2016)","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01EB2CEC"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T1qN7dmS","properties":{"formattedCitation":"(La Sorte &amp; Boecklen, 2005)","plainCitation":"(La Sorte &amp; Boecklen, 2005)","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Sorte &amp; Boecklen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63F5869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ePUqS0FG","properties":{"formattedCitation":"(Van Turnhout et al., 2007)","plainCitation":"(Van Turnhout et al., 2007)","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05316A2C"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VABK40E1","properties":{"formattedCitation":"(Wretenberg et al., 2010)","plainCitation":"(Wretenberg et al., 2010)","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Wretenberg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7187EE1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yh9WYa5F","properties":{"formattedCitation":"(Keller et al., 2020)","plainCitation":"(Keller et al., 2020)","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7D5B9ED0"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ubwpPFDy","properties":{"formattedCitation":"(Monnet et al., 2014)","plainCitation":"(Monnet et al., 2014)","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78D4190D"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Pr>
                <w:rFonts w:ascii="Arial" w:eastAsia="Arial" w:hAnsi="Arial" w:cs="Arial"/>
                <w:sz w:val="14"/>
                <w:szCs w:val="14"/>
              </w:rPr>
              <w:instrText xml:space="preserve"> ADDIN ZOTERO_ITEM CSL_CITATION {"citationID":"eQg4wTe9","properties":{"formattedCitation":"(Spasov et al., 2017)","plainCitation":"(Spasov et al., 2017)","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59152EE5"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uh0OxcL7","properties":{"formattedCitation":"(Jarzyna &amp; Jetz, 2017)","plainCitation":"(Jarzyna &amp; Jetz, 2017)","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Jetz,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5FED9DE5"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V7nbBiU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Beissinger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42648DFB"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hIiPuYR0","properties":{"formattedCitation":"(La Sorte et al., 2009)","plainCitation":"(La Sorte et al., 2009)","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1EBB87CE"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1PQJndGf","properties":{"formattedCitation":"(La Sorte, 2006)","plainCitation":"(La Sorte, 2006)","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0B439A68"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Z960frxl","properties":{"formattedCitation":"(Ma et al., 2012)","plainCitation":"(Ma et al., 2012)","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4CEAF0CE"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PrThjZbI","properties":{"formattedCitation":"(Dornelas et al., 2014)","plainCitation":"(Dornelas et al., 2014)","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5F7D80D4"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A5cKghxn","properties":{"formattedCitation":"(Garc\\uc0\\u237{}a-Navas et al., 2020)","plainCitation":"(García-Navas et al., 2020)","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3C6777A5"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DZSPJvee","properties":{"formattedCitation":"(Blowes et al., 2019)","plainCitation":"(Blowes et al., 2019)","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Blowes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212E4933"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mhfxMs3I","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265B856F"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Pr="00023F6F">
              <w:rPr>
                <w:rFonts w:ascii="Arial" w:hAnsi="Arial" w:cs="Arial"/>
                <w:sz w:val="14"/>
                <w:szCs w:val="14"/>
              </w:rPr>
              <w:instrText xml:space="preserve"> ADDIN ZOTERO_ITEM CSL_CITATION {"citationID":"Fky8cEs2","properties":{"formattedCitation":"(Petchey et al., 2007)","plainCitation":"(Petchey et al., 2007)","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77777777" w:rsidR="002E671A" w:rsidRDefault="002E671A">
      <w:bookmarkStart w:id="9" w:name="_bxf3juex4006" w:colFirst="0" w:colLast="0"/>
      <w:bookmarkStart w:id="10" w:name="_mukbd63zvb66" w:colFirst="0" w:colLast="0"/>
      <w:bookmarkEnd w:id="9"/>
      <w:bookmarkEnd w:id="10"/>
    </w:p>
    <w:p w14:paraId="16604981" w14:textId="77777777" w:rsidR="002E671A" w:rsidRDefault="0042697E">
      <w:pPr>
        <w:pStyle w:val="Title"/>
      </w:pPr>
      <w:bookmarkStart w:id="11" w:name="_xxrqwfm9by0x" w:colFirst="0" w:colLast="0"/>
      <w:bookmarkEnd w:id="11"/>
      <w:r>
        <w:lastRenderedPageBreak/>
        <w:t>Appendices</w:t>
      </w:r>
    </w:p>
    <w:p w14:paraId="06F0A086" w14:textId="77777777" w:rsidR="002E671A" w:rsidRDefault="0042697E">
      <w:pPr>
        <w:spacing w:line="276" w:lineRule="auto"/>
      </w:pPr>
      <w:r>
        <w:rPr>
          <w:noProof/>
        </w:rPr>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24"/>
                    <a:srcRect/>
                    <a:stretch>
                      <a:fillRect/>
                    </a:stretch>
                  </pic:blipFill>
                  <pic:spPr>
                    <a:xfrm>
                      <a:off x="0" y="0"/>
                      <a:ext cx="5731200" cy="4305300"/>
                    </a:xfrm>
                    <a:prstGeom prst="rect">
                      <a:avLst/>
                    </a:prstGeom>
                    <a:ln/>
                  </pic:spPr>
                </pic:pic>
              </a:graphicData>
            </a:graphic>
          </wp:inline>
        </w:drawing>
      </w:r>
    </w:p>
    <w:p w14:paraId="584AF32B" w14:textId="77777777" w:rsidR="002E671A" w:rsidRDefault="0042697E" w:rsidP="00992016">
      <w:pPr>
        <w:rPr>
          <w:i/>
        </w:rPr>
      </w:pPr>
      <w:r>
        <w:rPr>
          <w:b/>
        </w:rPr>
        <w:t>Supplementary Figure 1:</w:t>
      </w:r>
      <w:r>
        <w:t xml:space="preserve"> Numbers of trends in each category (increase, stable, decrease) for the 59 trends across 24 articles. Note that each trend already represents a substantial amount of data spatial as they are a summary of spatial replicates. We also note that some trends reported here are based on the same </w:t>
      </w:r>
      <w:proofErr w:type="gramStart"/>
      <w:r>
        <w:t>dataset, but</w:t>
      </w:r>
      <w:proofErr w:type="gramEnd"/>
      <w:r>
        <w:t xml:space="preserve"> come from different studies; this is a potential source of </w:t>
      </w:r>
      <w:proofErr w:type="spellStart"/>
      <w:r>
        <w:t>pseudoreplication</w:t>
      </w:r>
      <w:proofErr w:type="spellEnd"/>
      <w:r>
        <w:t xml:space="preserve">. For summary of trends that accounts for this </w:t>
      </w:r>
      <w:proofErr w:type="spellStart"/>
      <w:r>
        <w:t>pseudoreplication</w:t>
      </w:r>
      <w:proofErr w:type="spellEnd"/>
      <w:r>
        <w:t xml:space="preserve"> see Fig. 3.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taxonomic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p w14:paraId="38BAC004" w14:textId="77777777" w:rsidR="00391B08" w:rsidRDefault="00391B08">
      <w:pPr>
        <w:spacing w:line="276" w:lineRule="auto"/>
      </w:pPr>
    </w:p>
    <w:p w14:paraId="4BB9EAC5" w14:textId="186FB43C" w:rsidR="002E671A" w:rsidRDefault="0042697E">
      <w:r>
        <w:rPr>
          <w:b/>
        </w:rPr>
        <w:lastRenderedPageBreak/>
        <w:t xml:space="preserve">Supplementary Table 1: </w:t>
      </w:r>
      <w:r>
        <w:t xml:space="preserve">table containing the notes about the trends and articles used in this literature review. Abbreviations: </w:t>
      </w:r>
      <w:r>
        <w:rPr>
          <w:i/>
        </w:rPr>
        <w:t>BBS = Breeding Bird Survey,</w:t>
      </w:r>
      <w:r>
        <w:t xml:space="preserve">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3D2CADBA"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Pr>
                <w:rFonts w:ascii="Arial" w:eastAsia="Arial" w:hAnsi="Arial" w:cs="Arial"/>
                <w:color w:val="0000FF"/>
                <w:sz w:val="14"/>
                <w:szCs w:val="14"/>
              </w:rPr>
              <w:instrText xml:space="preserve"> ADDIN ZOTERO_ITEM CSL_CITATION {"citationID":"LPFLtTba","properties":{"formattedCitation":"(Barnagaud et al., 2017)","plainCitation":"(Barnagaud et al., 2017)","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color w:val="0000FF"/>
                <w:sz w:val="14"/>
                <w:szCs w:val="14"/>
              </w:rPr>
              <w:fldChar w:fldCharType="separate"/>
            </w:r>
            <w:r w:rsidRPr="00502100">
              <w:rPr>
                <w:rFonts w:ascii="Arial" w:eastAsia="Arial" w:hAnsi="Arial" w:cs="Arial"/>
                <w:sz w:val="14"/>
              </w:rPr>
              <w:t xml:space="preserve">Barnagaud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w:t>
            </w:r>
            <w:proofErr w:type="gramStart"/>
            <w:r>
              <w:rPr>
                <w:rFonts w:ascii="Arial" w:eastAsia="Arial" w:hAnsi="Arial" w:cs="Arial"/>
                <w:sz w:val="14"/>
                <w:szCs w:val="14"/>
              </w:rPr>
              <w:t>8)*</w:t>
            </w:r>
            <w:proofErr w:type="gramEnd"/>
            <w:r>
              <w:rPr>
                <w:rFonts w:ascii="Arial" w:eastAsia="Arial" w:hAnsi="Arial" w:cs="Arial"/>
                <w:sz w:val="14"/>
                <w:szCs w:val="14"/>
              </w:rPr>
              <w:t>(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19C0681D"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BwsSAT5u","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Pr>
                <w:rFonts w:ascii="Cambria Math" w:eastAsia="Arial" w:hAnsi="Cambria Math" w:cs="Cambria Math"/>
                <w:sz w:val="14"/>
                <w:szCs w:val="14"/>
              </w:rPr>
              <w:instrText>‐</w:instrText>
            </w:r>
            <w:r>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57E2A61A"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mLRPk1AF","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proofErr w:type="spellStart"/>
            <w:r>
              <w:rPr>
                <w:rFonts w:ascii="Arial" w:eastAsia="Arial" w:hAnsi="Arial" w:cs="Arial"/>
                <w:sz w:val="14"/>
                <w:szCs w:val="14"/>
              </w:rPr>
              <w:t>Simpson.They</w:t>
            </w:r>
            <w:proofErr w:type="spellEnd"/>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27C550F2"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65WbO75t","properties":{"formattedCitation":"(Jarzyna &amp; Jetz, 2018)","plainCitation":"(Jarzyna &amp; Jetz, 2018)","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r w:rsidRPr="00502100">
              <w:rPr>
                <w:rFonts w:ascii="Arial" w:eastAsia="Arial" w:hAnsi="Arial" w:cs="Arial"/>
                <w:sz w:val="14"/>
              </w:rPr>
              <w:t xml:space="preserve">Jetz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32B0B18D"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GudY83MF","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Pilotto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4FDDA1D0"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QM7tWcKC","properties":{"formattedCitation":"(Ram et al., 2017)","plainCitation":"(Ram et al., 2017)","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76458043"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zXiZN42F","properties":{"formattedCitation":"(Reif et al., 2013)","plainCitation":"(Reif et al., 2013)","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w:t>
            </w:r>
            <w:proofErr w:type="gramStart"/>
            <w:r>
              <w:rPr>
                <w:rFonts w:ascii="Arial" w:eastAsia="Arial" w:hAnsi="Arial" w:cs="Arial"/>
                <w:sz w:val="14"/>
                <w:szCs w:val="14"/>
              </w:rPr>
              <w:t>species</w:t>
            </w:r>
            <w:proofErr w:type="gramEnd"/>
            <w:r>
              <w:rPr>
                <w:rFonts w:ascii="Arial" w:eastAsia="Arial" w:hAnsi="Arial" w:cs="Arial"/>
                <w:sz w:val="14"/>
                <w:szCs w:val="14"/>
              </w:rPr>
              <w:t xml:space="preserve">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05F1B794"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mkOS08Ux","properties":{"formattedCitation":"(Schipper et al., 2016)","plainCitation":"(Schipper et al., 2016)","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713B2623"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5tqrW0Ku","properties":{"formattedCitation":"(La Sorte &amp; Boecklen, 2005)","plainCitation":"(La Sorte &amp; Boecklen, 2005)","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Sorte </w:t>
            </w:r>
            <w:r w:rsidR="007F2444">
              <w:rPr>
                <w:rFonts w:ascii="Arial" w:eastAsia="Arial" w:hAnsi="Arial" w:cs="Arial"/>
                <w:sz w:val="14"/>
              </w:rPr>
              <w:t xml:space="preserve">&amp; </w:t>
            </w:r>
            <w:r w:rsidRPr="001253B1">
              <w:rPr>
                <w:rFonts w:ascii="Arial" w:eastAsia="Arial" w:hAnsi="Arial" w:cs="Arial"/>
                <w:sz w:val="14"/>
              </w:rPr>
              <w:t xml:space="preserve">Boecklen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4ED747FE"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sL5duZyK","properties":{"formattedCitation":"(Van Turnhout et al., 2007)","plainCitation":"(Van Turnhout et al., 2007)","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5C1F7B4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gpc5VXo4","properties":{"formattedCitation":"(Wretenberg et al., 2010)","plainCitation":"(Wretenberg et al., 2010)","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Wretenberg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w:t>
            </w:r>
            <w:proofErr w:type="gramStart"/>
            <w:r>
              <w:rPr>
                <w:rFonts w:ascii="Arial" w:eastAsia="Arial" w:hAnsi="Arial" w:cs="Arial"/>
                <w:sz w:val="14"/>
                <w:szCs w:val="14"/>
              </w:rPr>
              <w:t>i.e.</w:t>
            </w:r>
            <w:proofErr w:type="gramEnd"/>
            <w:r>
              <w:rPr>
                <w:rFonts w:ascii="Arial" w:eastAsia="Arial" w:hAnsi="Arial" w:cs="Arial"/>
                <w:sz w:val="14"/>
                <w:szCs w:val="14"/>
              </w:rPr>
              <w:t xml:space="preserv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67F5F61B"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LQkb4NC4","properties":{"formattedCitation":"(Keller et al., 2020)","plainCitation":"(Keller et al., 2020)","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34FA125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Pr>
                <w:rFonts w:ascii="Arial" w:eastAsia="Arial" w:hAnsi="Arial" w:cs="Arial"/>
                <w:color w:val="0000FF"/>
                <w:sz w:val="14"/>
                <w:szCs w:val="14"/>
              </w:rPr>
              <w:instrText xml:space="preserve"> ADDIN ZOTERO_ITEM CSL_CITATION {"citationID":"iO4ufMgg","properties":{"formattedCitation":"(Monnet et al., 2014)","plainCitation":"(Monnet et al., 2014)","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77B01153"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NIprsFsX","properties":{"formattedCitation":"(Spasov et al., 2017)","plainCitation":"(Spasov et al., 2017)","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1B96B5E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ZfaVjsNH","properties":{"formattedCitation":"(Jarzyna &amp; Jetz, 2017)","plainCitation":"(Jarzyna &amp; Jetz, 2017)","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Jetz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21563D9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O3i909u5","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Beissinger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w:t>
            </w:r>
            <w:proofErr w:type="gramStart"/>
            <w:r>
              <w:rPr>
                <w:rFonts w:ascii="Arial" w:eastAsia="Arial" w:hAnsi="Arial" w:cs="Arial"/>
                <w:sz w:val="14"/>
                <w:szCs w:val="14"/>
              </w:rPr>
              <w:t>x(</w:t>
            </w:r>
            <w:proofErr w:type="gramEnd"/>
            <w:r>
              <w:rPr>
                <w:rFonts w:ascii="Arial" w:eastAsia="Arial" w:hAnsi="Arial" w:cs="Arial"/>
                <w:sz w:val="14"/>
                <w:szCs w:val="14"/>
              </w:rPr>
              <w:t>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5C4A1A41"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IqNk5OTt","properties":{"formattedCitation":"(La Sorte et al., 2009)","plainCitation":"(La Sorte et al., 2009)","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2042DA32"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HcxUQB0z","properties":{"formattedCitation":"(La Sorte, 2006)","plainCitation":"(La Sorte, 2006)","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62BAE3A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yruQYDn0","properties":{"formattedCitation":"(Ma et al., 2012)","plainCitation":"(Ma et al., 2012)","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7D06CE33"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PGNepRSn","properties":{"formattedCitation":"(Dornelas et al., 2014)","plainCitation":"(Dornelas et al., 2014)","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63E1501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KKZdgQV5","properties":{"formattedCitation":"(Garc\\uc0\\u237{}a-Navas et al., 2020)","plainCitation":"(García-Navas et al., 2020)","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ørensen</w:t>
            </w:r>
            <w:proofErr w:type="spellEnd"/>
            <w:r>
              <w:rPr>
                <w:rFonts w:ascii="Arial" w:eastAsia="Arial" w:hAnsi="Arial" w:cs="Arial"/>
                <w:sz w:val="14"/>
                <w:szCs w:val="14"/>
              </w:rPr>
              <w:t xml:space="preserve">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52C93319"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Pr>
                <w:rFonts w:ascii="Arial" w:eastAsia="Arial" w:hAnsi="Arial" w:cs="Arial"/>
                <w:sz w:val="14"/>
                <w:szCs w:val="14"/>
              </w:rPr>
              <w:instrText xml:space="preserve"> ADDIN ZOTERO_ITEM CSL_CITATION {"citationID":"rrqOaH4g","properties":{"formattedCitation":"(Blowes et al., 2019)","plainCitation":"(Blowes et al., 2019)","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Blowe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w:t>
            </w:r>
            <w:proofErr w:type="spellStart"/>
            <w:r>
              <w:rPr>
                <w:rFonts w:ascii="Arial" w:eastAsia="Arial" w:hAnsi="Arial" w:cs="Arial"/>
                <w:sz w:val="14"/>
                <w:szCs w:val="14"/>
              </w:rPr>
              <w:t>serie</w:t>
            </w:r>
            <w:proofErr w:type="spellEnd"/>
            <w:r>
              <w:rPr>
                <w:rFonts w:ascii="Arial" w:eastAsia="Arial" w:hAnsi="Arial" w:cs="Arial"/>
                <w:sz w:val="14"/>
                <w:szCs w:val="14"/>
              </w:rPr>
              <w:t xml:space="preserve">. Tropical realm is represented only by 5 </w:t>
            </w:r>
            <w:proofErr w:type="gramStart"/>
            <w:r>
              <w:rPr>
                <w:rFonts w:ascii="Arial" w:eastAsia="Arial" w:hAnsi="Arial" w:cs="Arial"/>
                <w:sz w:val="14"/>
                <w:szCs w:val="14"/>
              </w:rPr>
              <w:t>trends</w:t>
            </w:r>
            <w:proofErr w:type="gramEnd"/>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7F44C872"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POAjIHon","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57385AF9"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AC35AB" w:rsidRPr="00AC35AB">
              <w:rPr>
                <w:rFonts w:ascii="Arial" w:hAnsi="Arial" w:cs="Arial"/>
                <w:sz w:val="14"/>
                <w:szCs w:val="14"/>
              </w:rPr>
              <w:instrText xml:space="preserve"> ADDIN ZOTERO_ITEM CSL_CITATION {"citationID":"D0njGidz","properties":{"formattedCitation":"(Petchey et al., 2007)","plainCitation":"(Petchey et al., 2007)","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proofErr w:type="gramStart"/>
            <w:r w:rsidR="00AC35AB">
              <w:rPr>
                <w:rFonts w:ascii="Arial" w:eastAsia="Arial" w:hAnsi="Arial" w:cs="Arial"/>
                <w:sz w:val="14"/>
                <w:szCs w:val="14"/>
              </w:rPr>
              <w:t>…</w:t>
            </w:r>
            <w:r>
              <w:rPr>
                <w:rFonts w:ascii="Arial" w:eastAsia="Arial" w:hAnsi="Arial" w:cs="Arial"/>
                <w:sz w:val="14"/>
                <w:szCs w:val="14"/>
              </w:rPr>
              <w:t>](</w:t>
            </w:r>
            <w:proofErr w:type="gramEnd"/>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570264">
      <w:pPr>
        <w:pStyle w:val="Title"/>
      </w:pPr>
      <w:r>
        <w:t>References</w:t>
      </w:r>
    </w:p>
    <w:p w14:paraId="0CF6E143" w14:textId="77777777" w:rsidR="00AC35AB" w:rsidRDefault="00391B08" w:rsidP="00570264">
      <w:pPr>
        <w:pStyle w:val="Bibliography"/>
      </w:pPr>
      <w:r>
        <w:fldChar w:fldCharType="begin"/>
      </w:r>
      <w:r w:rsidR="00A57BD7" w:rsidRPr="00386A2C">
        <w:rPr>
          <w:lang w:val="en-US"/>
        </w:rPr>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AC35AB">
        <w:t xml:space="preserve">Adler, P. B., &amp; Lauenroth, W. K. (2003). The power of time: Spatiotemporal scaling of species diversity. </w:t>
      </w:r>
      <w:r w:rsidR="00AC35AB">
        <w:rPr>
          <w:i/>
          <w:iCs/>
        </w:rPr>
        <w:t>Ecology Letters</w:t>
      </w:r>
      <w:r w:rsidR="00AC35AB">
        <w:t xml:space="preserve">, </w:t>
      </w:r>
      <w:r w:rsidR="00AC35AB">
        <w:rPr>
          <w:i/>
          <w:iCs/>
        </w:rPr>
        <w:t>6</w:t>
      </w:r>
      <w:r w:rsidR="00AC35AB">
        <w:t>(8), 749–756. https://doi.org/10.1046/j.1461-0248.2003.00497.x</w:t>
      </w:r>
    </w:p>
    <w:p w14:paraId="762C7FFC" w14:textId="77777777" w:rsidR="00AC35AB" w:rsidRDefault="00AC35AB" w:rsidP="00570264">
      <w:pPr>
        <w:pStyle w:val="Bibliography"/>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2436CCAD" w14:textId="77777777" w:rsidR="00AC35AB" w:rsidRDefault="00AC35AB" w:rsidP="00570264">
      <w:pPr>
        <w:pStyle w:val="Bibliography"/>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6556D280" w14:textId="77777777" w:rsidR="00AC35AB" w:rsidRDefault="00AC35AB" w:rsidP="00570264">
      <w:pPr>
        <w:pStyle w:val="Bibliography"/>
      </w:pPr>
      <w:r>
        <w:t xml:space="preserve">Arrhenius, O. (1921). Species and Area. </w:t>
      </w:r>
      <w:r>
        <w:rPr>
          <w:i/>
          <w:iCs/>
        </w:rPr>
        <w:t>Journal of Ecology</w:t>
      </w:r>
      <w:r>
        <w:t xml:space="preserve">, </w:t>
      </w:r>
      <w:r>
        <w:rPr>
          <w:i/>
          <w:iCs/>
        </w:rPr>
        <w:t>9</w:t>
      </w:r>
      <w:r>
        <w:t>(1), 95–99. https://doi.org/10.2307/2255763</w:t>
      </w:r>
    </w:p>
    <w:p w14:paraId="4ED6678B" w14:textId="77777777" w:rsidR="00AC35AB" w:rsidRDefault="00AC35AB" w:rsidP="00570264">
      <w:pPr>
        <w:pStyle w:val="Bibliography"/>
      </w:pPr>
      <w:r>
        <w:lastRenderedPageBreak/>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124F20AE" w14:textId="77777777" w:rsidR="00AC35AB" w:rsidRDefault="00AC35AB" w:rsidP="00570264">
      <w:pPr>
        <w:pStyle w:val="Bibliography"/>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51–57. https://doi.org/10.1038/nature09678</w:t>
      </w:r>
    </w:p>
    <w:p w14:paraId="00A57D3F" w14:textId="77777777" w:rsidR="00AC35AB" w:rsidRDefault="00AC35AB" w:rsidP="00570264">
      <w:pPr>
        <w:pStyle w:val="Bibliography"/>
      </w:pPr>
      <w:r>
        <w:t xml:space="preserve">Bejček, V. &amp; Stastný. (2016). Velké ptačí mapování. </w:t>
      </w:r>
      <w:r>
        <w:rPr>
          <w:i/>
          <w:iCs/>
        </w:rPr>
        <w:t>Vesmír</w:t>
      </w:r>
      <w:r>
        <w:t>. https://vesmir.cz/cz/on-line-clanky/2016/04/velke-ptaci-mapovani.html</w:t>
      </w:r>
    </w:p>
    <w:p w14:paraId="67C278AE" w14:textId="77777777" w:rsidR="00AC35AB" w:rsidRDefault="00AC35AB" w:rsidP="00570264">
      <w:pPr>
        <w:pStyle w:val="Bibliography"/>
      </w:pPr>
      <w:r>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terrestrial assemblages. </w:t>
      </w:r>
      <w:r>
        <w:rPr>
          <w:i/>
          <w:iCs/>
        </w:rPr>
        <w:t>Science</w:t>
      </w:r>
      <w:r>
        <w:t xml:space="preserve">, </w:t>
      </w:r>
      <w:r>
        <w:rPr>
          <w:i/>
          <w:iCs/>
        </w:rPr>
        <w:t>366</w:t>
      </w:r>
      <w:r>
        <w:t>(6463), 339–345. https://doi.org/10.1126/science.aaw1620</w:t>
      </w:r>
    </w:p>
    <w:p w14:paraId="2A9C9E27" w14:textId="77777777" w:rsidR="00AC35AB" w:rsidRDefault="00AC35AB" w:rsidP="00570264">
      <w:pPr>
        <w:pStyle w:val="Bibliography"/>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556C1589" w14:textId="77777777" w:rsidR="00AC35AB" w:rsidRDefault="00AC35AB" w:rsidP="00570264">
      <w:pPr>
        <w:pStyle w:val="Bibliography"/>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2E82FAAB" w14:textId="77777777" w:rsidR="00AC35AB" w:rsidRDefault="00AC35AB" w:rsidP="00570264">
      <w:pPr>
        <w:pStyle w:val="Bibliography"/>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71D73A0D" w14:textId="77777777" w:rsidR="00AC35AB" w:rsidRDefault="00AC35AB" w:rsidP="00570264">
      <w:pPr>
        <w:pStyle w:val="Bibliography"/>
      </w:pPr>
      <w:r>
        <w:lastRenderedPageBreak/>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68DAECF2" w14:textId="77777777" w:rsidR="00AC35AB" w:rsidRDefault="00AC35AB" w:rsidP="00570264">
      <w:pPr>
        <w:pStyle w:val="Bibliography"/>
      </w:pPr>
      <w:r w:rsidRPr="00AC35AB">
        <w:rPr>
          <w:lang w:val="fr-FR"/>
        </w:rPr>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31C0F33B" w14:textId="77777777" w:rsidR="00AC35AB" w:rsidRDefault="00AC35AB" w:rsidP="00570264">
      <w:pPr>
        <w:pStyle w:val="Bibliography"/>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523FE6D0" w14:textId="77777777" w:rsidR="00AC35AB" w:rsidRDefault="00AC35AB" w:rsidP="00570264">
      <w:pPr>
        <w:pStyle w:val="Bibliography"/>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7886A53B" w14:textId="77777777" w:rsidR="00AC35AB" w:rsidRDefault="00AC35AB" w:rsidP="00570264">
      <w:pPr>
        <w:pStyle w:val="Bibliography"/>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607DC94F" w14:textId="77777777" w:rsidR="00AC35AB" w:rsidRPr="00AC35AB" w:rsidRDefault="00AC35AB" w:rsidP="00570264">
      <w:pPr>
        <w:pStyle w:val="Bibliography"/>
        <w:rPr>
          <w:lang w:val="fr-FR"/>
        </w:rPr>
      </w:pPr>
      <w:r>
        <w:t xml:space="preserve">Dornelas, M., Gotelli, N. J., McGill, B., Shimadzu, H., Moyes, F., Sievers, C., &amp; Magurran, A. E. (2014). Assemblage Time Series Reveal Biodiversity Change but Not Systematic Loss. </w:t>
      </w:r>
      <w:r w:rsidRPr="00AC35AB">
        <w:rPr>
          <w:i/>
          <w:iCs/>
          <w:lang w:val="fr-FR"/>
        </w:rPr>
        <w:t>Science</w:t>
      </w:r>
      <w:r w:rsidRPr="00AC35AB">
        <w:rPr>
          <w:lang w:val="fr-FR"/>
        </w:rPr>
        <w:t xml:space="preserve">, </w:t>
      </w:r>
      <w:r w:rsidRPr="00AC35AB">
        <w:rPr>
          <w:i/>
          <w:iCs/>
          <w:lang w:val="fr-FR"/>
        </w:rPr>
        <w:t>344</w:t>
      </w:r>
      <w:r w:rsidRPr="00AC35AB">
        <w:rPr>
          <w:lang w:val="fr-FR"/>
        </w:rPr>
        <w:t>(6181), 296–299. https://doi.org/10.1126/science.1248484</w:t>
      </w:r>
    </w:p>
    <w:p w14:paraId="54A0C5B9" w14:textId="77777777" w:rsidR="00AC35AB" w:rsidRDefault="00AC35AB" w:rsidP="00570264">
      <w:pPr>
        <w:pStyle w:val="Bibliography"/>
      </w:pPr>
      <w:r w:rsidRPr="00AC35AB">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36CE24DF" w14:textId="77777777" w:rsidR="00AC35AB" w:rsidRDefault="00AC35AB" w:rsidP="00570264">
      <w:pPr>
        <w:pStyle w:val="Bibliography"/>
      </w:pPr>
      <w:r>
        <w:lastRenderedPageBreak/>
        <w:t xml:space="preserve">Dungan, J. L., Perry, J. N., Dale, M. R. T., Legendre, P., Citron-Pousty, S., Fortin, M.-J., Jakomulska, A., Miriti, M., &amp; Rosenberg, M. S. (2002). A balanced view of scale in spatial statistical analysis. </w:t>
      </w:r>
      <w:r>
        <w:rPr>
          <w:i/>
          <w:iCs/>
        </w:rPr>
        <w:t>Ecography</w:t>
      </w:r>
      <w:r>
        <w:t xml:space="preserve">, </w:t>
      </w:r>
      <w:r>
        <w:rPr>
          <w:i/>
          <w:iCs/>
        </w:rPr>
        <w:t>25</w:t>
      </w:r>
      <w:r>
        <w:t>(5), 626–640. https://doi.org/10.1034/j.1600-0587.2002.250510.x</w:t>
      </w:r>
    </w:p>
    <w:p w14:paraId="1D69509C" w14:textId="77777777" w:rsidR="00AC35AB" w:rsidRDefault="00AC35AB" w:rsidP="00570264">
      <w:pPr>
        <w:pStyle w:val="Bibliography"/>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6C464317" w14:textId="77777777" w:rsidR="00AC35AB" w:rsidRDefault="00AC35AB" w:rsidP="00570264">
      <w:pPr>
        <w:pStyle w:val="Bibliography"/>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5E88C210" w14:textId="77777777" w:rsidR="00AC35AB" w:rsidRDefault="00AC35AB" w:rsidP="00570264">
      <w:pPr>
        <w:pStyle w:val="Bibliography"/>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3F89D1A1" w14:textId="77777777" w:rsidR="00AC35AB" w:rsidRDefault="00AC35AB" w:rsidP="00570264">
      <w:pPr>
        <w:pStyle w:val="Bibliography"/>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253BE3F5" w14:textId="77777777" w:rsidR="00AC35AB" w:rsidRDefault="00AC35AB" w:rsidP="00570264">
      <w:pPr>
        <w:pStyle w:val="Bibliography"/>
      </w:pPr>
      <w:r>
        <w:t xml:space="preserve">Fricke, E. C., Ordonez, A., Rogers, H. S., &amp; Svenning, J.-C. (2022). The effects of defaunation on plants’ capacity to track climate change. </w:t>
      </w:r>
      <w:r>
        <w:rPr>
          <w:i/>
          <w:iCs/>
        </w:rPr>
        <w:t>Science</w:t>
      </w:r>
      <w:r>
        <w:t>. https://doi.org/10.1126/science.abk3510</w:t>
      </w:r>
    </w:p>
    <w:p w14:paraId="05A4F903" w14:textId="77777777" w:rsidR="00AC35AB" w:rsidRDefault="00AC35AB" w:rsidP="00570264">
      <w:pPr>
        <w:pStyle w:val="Bibliography"/>
      </w:pPr>
      <w:r>
        <w:t xml:space="preserve">García-Navas, V., Sattler, T., Schmid, H., &amp; Ozgul,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24F194C0" w14:textId="77777777" w:rsidR="00AC35AB" w:rsidRDefault="00AC35AB" w:rsidP="00570264">
      <w:pPr>
        <w:pStyle w:val="Bibliography"/>
      </w:pPr>
      <w:r>
        <w:t xml:space="preserve">Gonzalez, A., Cardinale, B. J., Allington, G. R. H., Byrnes, J., Arthur Endsley, K., Brown, D. G., Hooper, D. U., Isbell, F., O’Connor, M. I., &amp; Loreau, M. (2016). Estimating local </w:t>
      </w:r>
      <w:r>
        <w:lastRenderedPageBreak/>
        <w:t xml:space="preserve">biodiversity change: A critique of papers claiming no net loss of local diversity. </w:t>
      </w:r>
      <w:r>
        <w:rPr>
          <w:i/>
          <w:iCs/>
        </w:rPr>
        <w:t>Ecology</w:t>
      </w:r>
      <w:r>
        <w:t xml:space="preserve">, </w:t>
      </w:r>
      <w:r>
        <w:rPr>
          <w:i/>
          <w:iCs/>
        </w:rPr>
        <w:t>97</w:t>
      </w:r>
      <w:r>
        <w:t>(8), 1949–1960. https://doi.org/10.1890/15-1759.1</w:t>
      </w:r>
    </w:p>
    <w:p w14:paraId="62E4471D" w14:textId="77777777" w:rsidR="00AC35AB" w:rsidRDefault="00AC35AB" w:rsidP="00570264">
      <w:pPr>
        <w:pStyle w:val="Bibliography"/>
      </w:pPr>
      <w:r>
        <w:t xml:space="preserve">Gregory, R. D., &amp; Strien,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6A891AAB" w14:textId="77777777" w:rsidR="00AC35AB" w:rsidRDefault="00AC35AB" w:rsidP="00570264">
      <w:pPr>
        <w:pStyle w:val="Bibliography"/>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28D10AFB" w14:textId="77777777" w:rsidR="00AC35AB" w:rsidRDefault="00AC35AB" w:rsidP="00570264">
      <w:pPr>
        <w:pStyle w:val="Bibliography"/>
      </w:pPr>
      <w:r>
        <w:t xml:space="preserve">Grinnell, J. (1922). The Role of the “Accidental.” </w:t>
      </w:r>
      <w:r>
        <w:rPr>
          <w:i/>
          <w:iCs/>
        </w:rPr>
        <w:t>The Auk</w:t>
      </w:r>
      <w:r>
        <w:t xml:space="preserve">, </w:t>
      </w:r>
      <w:r>
        <w:rPr>
          <w:i/>
          <w:iCs/>
        </w:rPr>
        <w:t>39</w:t>
      </w:r>
      <w:r>
        <w:t>(3), 373–380. https://doi.org/10.2307/4073434</w:t>
      </w:r>
    </w:p>
    <w:p w14:paraId="769F187F" w14:textId="77777777" w:rsidR="00AC35AB" w:rsidRDefault="00AC35AB" w:rsidP="00570264">
      <w:pPr>
        <w:pStyle w:val="Bibliography"/>
      </w:pPr>
      <w:r>
        <w:t xml:space="preserve">Hagemeyer, W., &amp; Blair, M. (1997). </w:t>
      </w:r>
      <w:r>
        <w:rPr>
          <w:i/>
          <w:iCs/>
        </w:rPr>
        <w:t>EBCC Atlas of European Breeding Birds</w:t>
      </w:r>
      <w:r>
        <w:t>. https://doi.org/10.15468/adtfvf</w:t>
      </w:r>
    </w:p>
    <w:p w14:paraId="507BADC2" w14:textId="77777777" w:rsidR="00AC35AB" w:rsidRDefault="00AC35AB" w:rsidP="00570264">
      <w:pPr>
        <w:pStyle w:val="Bibliography"/>
      </w:pPr>
      <w:r>
        <w:t xml:space="preserve">Hill, M. O. (1973). Diversity and Evenness: A Unifying Notation and Its Consequences. </w:t>
      </w:r>
      <w:r>
        <w:rPr>
          <w:i/>
          <w:iCs/>
        </w:rPr>
        <w:t>Ecology</w:t>
      </w:r>
      <w:r>
        <w:t xml:space="preserve">, </w:t>
      </w:r>
      <w:r>
        <w:rPr>
          <w:i/>
          <w:iCs/>
        </w:rPr>
        <w:t>54</w:t>
      </w:r>
      <w:r>
        <w:t>(2), 427–432. https://doi.org/10.2307/1934352</w:t>
      </w:r>
    </w:p>
    <w:p w14:paraId="33C5BB6D" w14:textId="77777777" w:rsidR="00AC35AB" w:rsidRDefault="00AC35AB" w:rsidP="00570264">
      <w:pPr>
        <w:pStyle w:val="Bibliography"/>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43B4172B" w14:textId="77777777" w:rsidR="00AC35AB" w:rsidRPr="00AC35AB" w:rsidRDefault="00AC35AB" w:rsidP="00570264">
      <w:pPr>
        <w:pStyle w:val="Bibliography"/>
        <w:rPr>
          <w:lang w:val="fr-FR"/>
        </w:rPr>
      </w:pPr>
      <w:r>
        <w:t xml:space="preserve">Jarzyna, M. A., &amp; Jetz, W. (2018). Taxonomic and functional diversity change is scale dependent. </w:t>
      </w:r>
      <w:r w:rsidRPr="00AC35AB">
        <w:rPr>
          <w:i/>
          <w:iCs/>
          <w:lang w:val="fr-FR"/>
        </w:rPr>
        <w:t>Nature Communications</w:t>
      </w:r>
      <w:r w:rsidRPr="00AC35AB">
        <w:rPr>
          <w:lang w:val="fr-FR"/>
        </w:rPr>
        <w:t xml:space="preserve">, </w:t>
      </w:r>
      <w:r w:rsidRPr="00AC35AB">
        <w:rPr>
          <w:i/>
          <w:iCs/>
          <w:lang w:val="fr-FR"/>
        </w:rPr>
        <w:t>9</w:t>
      </w:r>
      <w:r w:rsidRPr="00AC35AB">
        <w:rPr>
          <w:lang w:val="fr-FR"/>
        </w:rPr>
        <w:t>(1), 2565. https://doi.org/10.1038/s41467-018-04889-z</w:t>
      </w:r>
    </w:p>
    <w:p w14:paraId="6EE9ACE7" w14:textId="77777777" w:rsidR="00AC35AB" w:rsidRDefault="00AC35AB" w:rsidP="00570264">
      <w:pPr>
        <w:pStyle w:val="Bibliography"/>
      </w:pPr>
      <w:r w:rsidRPr="00AC35AB">
        <w:rPr>
          <w:lang w:val="fr-FR"/>
        </w:rPr>
        <w:t xml:space="preserve">Jiguet, F., Devictor, V., Julliard, R., &amp; Couvet, D. (2012). </w:t>
      </w:r>
      <w:r>
        <w:t xml:space="preserve">French citizens monitoring ordinary birds provide tools for conservation and ecological sciences. </w:t>
      </w:r>
      <w:r>
        <w:rPr>
          <w:i/>
          <w:iCs/>
        </w:rPr>
        <w:t>Acta Oecologica</w:t>
      </w:r>
      <w:r>
        <w:t xml:space="preserve">, </w:t>
      </w:r>
      <w:r>
        <w:rPr>
          <w:i/>
          <w:iCs/>
        </w:rPr>
        <w:t>44</w:t>
      </w:r>
      <w:r>
        <w:t>, 58–66. https://doi.org/10.1016/j.actao.2011.05.003</w:t>
      </w:r>
    </w:p>
    <w:p w14:paraId="159B036B" w14:textId="77777777" w:rsidR="00AC35AB" w:rsidRDefault="00AC35AB" w:rsidP="00570264">
      <w:pPr>
        <w:pStyle w:val="Bibliography"/>
      </w:pPr>
      <w:r>
        <w:lastRenderedPageBreak/>
        <w:t xml:space="preserve">Kamp, J., Frank, C., Trautmann, S., Busch, M., Dröschmeister, R., Flade, M., Gerlach, B., Karthäuser, J., Kunz, F., Mitschke, A., Schwarz, J., &amp; Sudfeldt, C. (2021). Population trends of common breeding birds in Germany 1990–2018. </w:t>
      </w:r>
      <w:r>
        <w:rPr>
          <w:i/>
          <w:iCs/>
        </w:rPr>
        <w:t>Journal of Ornithology</w:t>
      </w:r>
      <w:r>
        <w:t xml:space="preserve">, </w:t>
      </w:r>
      <w:r>
        <w:rPr>
          <w:i/>
          <w:iCs/>
        </w:rPr>
        <w:t>162</w:t>
      </w:r>
      <w:r>
        <w:t>(1), 1–15. https://doi.org/10.1007/s10336-020-01830-4</w:t>
      </w:r>
    </w:p>
    <w:p w14:paraId="76DEF01E" w14:textId="77777777" w:rsidR="00AC35AB" w:rsidRDefault="00AC35AB" w:rsidP="00570264">
      <w:pPr>
        <w:pStyle w:val="Bibliography"/>
      </w:pPr>
      <w:r>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61AE9D57" w14:textId="77777777" w:rsidR="00AC35AB" w:rsidRDefault="00AC35AB" w:rsidP="00570264">
      <w:pPr>
        <w:pStyle w:val="Bibliography"/>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02D708EC" w14:textId="77777777" w:rsidR="00AC35AB" w:rsidRDefault="00AC35AB" w:rsidP="00570264">
      <w:pPr>
        <w:pStyle w:val="Bibliography"/>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0E7DF1F2" w14:textId="77777777" w:rsidR="00AC35AB" w:rsidRDefault="00AC35AB" w:rsidP="00570264">
      <w:pPr>
        <w:pStyle w:val="Bibliography"/>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10B78AD7" w14:textId="77777777" w:rsidR="00AC35AB" w:rsidRDefault="00AC35AB" w:rsidP="00570264">
      <w:pPr>
        <w:pStyle w:val="Bibliography"/>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6C560DE1" w14:textId="77777777" w:rsidR="00AC35AB" w:rsidRDefault="00AC35AB" w:rsidP="00570264">
      <w:pPr>
        <w:pStyle w:val="Bibliography"/>
      </w:pPr>
      <w:r>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3C5F5E49" w14:textId="77777777" w:rsidR="00AC35AB" w:rsidRDefault="00AC35AB" w:rsidP="00570264">
      <w:pPr>
        <w:pStyle w:val="Bibliography"/>
      </w:pPr>
      <w:r>
        <w:lastRenderedPageBreak/>
        <w:t xml:space="preserve">La Sorte, F. A., Lee, T. M., Wilman, H., &amp; Jetz, W. (2009). Disparities between observed and predicted impacts of climate change on winter bird assemblages. </w:t>
      </w:r>
      <w:r>
        <w:rPr>
          <w:i/>
          <w:iCs/>
        </w:rPr>
        <w:t>Proceedings of the Royal Society B: Biological Sciences</w:t>
      </w:r>
      <w:r>
        <w:t xml:space="preserve">, </w:t>
      </w:r>
      <w:r>
        <w:rPr>
          <w:i/>
          <w:iCs/>
        </w:rPr>
        <w:t>276</w:t>
      </w:r>
      <w:r>
        <w:t>(1670), 3167–3174. https://doi.org/10.1098/rspb.2009.0162</w:t>
      </w:r>
    </w:p>
    <w:p w14:paraId="31B0DF93" w14:textId="77777777" w:rsidR="00AC35AB" w:rsidRDefault="00AC35AB" w:rsidP="00570264">
      <w:pPr>
        <w:pStyle w:val="Bibliography"/>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697DE80F" w14:textId="77777777" w:rsidR="00AC35AB" w:rsidRDefault="00AC35AB" w:rsidP="00570264">
      <w:pPr>
        <w:pStyle w:val="Bibliography"/>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1E3C899A" w14:textId="77777777" w:rsidR="00AC35AB" w:rsidRDefault="00AC35AB" w:rsidP="00570264">
      <w:pPr>
        <w:pStyle w:val="Bibliography"/>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13779FFB" w14:textId="77777777" w:rsidR="00AC35AB" w:rsidRDefault="00AC35AB" w:rsidP="00570264">
      <w:pPr>
        <w:pStyle w:val="Bibliography"/>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6F411B26" w14:textId="77777777" w:rsidR="00AC35AB" w:rsidRDefault="00AC35AB" w:rsidP="00570264">
      <w:pPr>
        <w:pStyle w:val="Bibliography"/>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2FBB7F23" w14:textId="77777777" w:rsidR="00AC35AB" w:rsidRPr="00AC35AB" w:rsidRDefault="00AC35AB" w:rsidP="00570264">
      <w:pPr>
        <w:pStyle w:val="Bibliography"/>
        <w:rPr>
          <w:lang w:val="fr-FR"/>
        </w:rPr>
      </w:pPr>
      <w:r>
        <w:t xml:space="preserve">Meyer, C., Kreft, H., Guralnick, R., &amp; Jetz, W. (2015). Global priorities for an effective information basis of biodiversity distributions. </w:t>
      </w:r>
      <w:r w:rsidRPr="00AC35AB">
        <w:rPr>
          <w:i/>
          <w:iCs/>
          <w:lang w:val="fr-FR"/>
        </w:rPr>
        <w:t>Nature Communications</w:t>
      </w:r>
      <w:r w:rsidRPr="00AC35AB">
        <w:rPr>
          <w:lang w:val="fr-FR"/>
        </w:rPr>
        <w:t xml:space="preserve">, </w:t>
      </w:r>
      <w:r w:rsidRPr="00AC35AB">
        <w:rPr>
          <w:i/>
          <w:iCs/>
          <w:lang w:val="fr-FR"/>
        </w:rPr>
        <w:t>6</w:t>
      </w:r>
      <w:r w:rsidRPr="00AC35AB">
        <w:rPr>
          <w:lang w:val="fr-FR"/>
        </w:rPr>
        <w:t>(1), 8221. https://doi.org/10.1038/ncomms9221</w:t>
      </w:r>
    </w:p>
    <w:p w14:paraId="47091EC8" w14:textId="77777777" w:rsidR="00AC35AB" w:rsidRDefault="00AC35AB" w:rsidP="00570264">
      <w:pPr>
        <w:pStyle w:val="Bibliography"/>
      </w:pPr>
      <w:r w:rsidRPr="00AC35AB">
        <w:rPr>
          <w:lang w:val="fr-FR"/>
        </w:rPr>
        <w:lastRenderedPageBreak/>
        <w:t xml:space="preserve">Monnet, A.-C., Jiguet, F., Meynard, C. N., Mouillot, D., Mouquet, N., Thuiller, W., &amp; Devictor,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43EEB9EB" w14:textId="77777777" w:rsidR="00AC35AB" w:rsidRDefault="00AC35AB" w:rsidP="00570264">
      <w:pPr>
        <w:pStyle w:val="Bibliography"/>
      </w:pPr>
      <w:r w:rsidRPr="00AC35AB">
        <w:rPr>
          <w:lang w:val="fr-FR"/>
        </w:rPr>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385F4F5A" w14:textId="77777777" w:rsidR="00AC35AB" w:rsidRDefault="00AC35AB" w:rsidP="00570264">
      <w:pPr>
        <w:pStyle w:val="Bibliography"/>
      </w:pPr>
      <w:r w:rsidRPr="00AC35AB">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3B740783" w14:textId="77777777" w:rsidR="00AC35AB" w:rsidRDefault="00AC35AB" w:rsidP="00570264">
      <w:pPr>
        <w:pStyle w:val="Bibliography"/>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6D5101EE" w14:textId="77777777" w:rsidR="00AC35AB" w:rsidRPr="00AC35AB" w:rsidRDefault="00AC35AB" w:rsidP="00570264">
      <w:pPr>
        <w:pStyle w:val="Bibliography"/>
        <w:rPr>
          <w:lang w:val="fr-FR"/>
        </w:rPr>
      </w:pPr>
      <w:r>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sidRPr="00AC35AB">
        <w:rPr>
          <w:i/>
          <w:iCs/>
          <w:lang w:val="fr-FR"/>
        </w:rPr>
        <w:t>Nature Communications</w:t>
      </w:r>
      <w:r w:rsidRPr="00AC35AB">
        <w:rPr>
          <w:lang w:val="fr-FR"/>
        </w:rPr>
        <w:t xml:space="preserve">, </w:t>
      </w:r>
      <w:r w:rsidRPr="00AC35AB">
        <w:rPr>
          <w:i/>
          <w:iCs/>
          <w:lang w:val="fr-FR"/>
        </w:rPr>
        <w:t>11</w:t>
      </w:r>
      <w:r w:rsidRPr="00AC35AB">
        <w:rPr>
          <w:lang w:val="fr-FR"/>
        </w:rPr>
        <w:t>(1), 3486. https://doi.org/10.1038/s41467-020-17171-y</w:t>
      </w:r>
    </w:p>
    <w:p w14:paraId="57C40364" w14:textId="77777777" w:rsidR="00AC35AB" w:rsidRDefault="00AC35AB" w:rsidP="00570264">
      <w:pPr>
        <w:pStyle w:val="Bibliography"/>
      </w:pPr>
      <w:r w:rsidRPr="00AC35AB">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15C2FDF4" w14:textId="77777777" w:rsidR="00AC35AB" w:rsidRDefault="00AC35AB" w:rsidP="00570264">
      <w:pPr>
        <w:pStyle w:val="Bibliography"/>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74953F52" w14:textId="77777777" w:rsidR="00AC35AB" w:rsidRDefault="00AC35AB" w:rsidP="00570264">
      <w:pPr>
        <w:pStyle w:val="Bibliography"/>
      </w:pPr>
      <w:r>
        <w:lastRenderedPageBreak/>
        <w:t xml:space="preserve">Ram, D., Axelsson, A.-L., Green, M., Smith, H. G., &amp; Lindström, Å. (2017). What drives current population trends in forest birds – forest quantity, quality or climate? A large-scale analysis from northern Europe. </w:t>
      </w:r>
      <w:r>
        <w:rPr>
          <w:i/>
          <w:iCs/>
        </w:rPr>
        <w:t>Forest Ecology and Management</w:t>
      </w:r>
      <w:r>
        <w:t xml:space="preserve">, </w:t>
      </w:r>
      <w:r>
        <w:rPr>
          <w:i/>
          <w:iCs/>
        </w:rPr>
        <w:t>385</w:t>
      </w:r>
      <w:r>
        <w:t>, 177–188. https://doi.org/10.1016/j.foreco.2016.11.013</w:t>
      </w:r>
    </w:p>
    <w:p w14:paraId="1CAB2A26" w14:textId="77777777" w:rsidR="00AC35AB" w:rsidRDefault="00AC35AB" w:rsidP="00570264">
      <w:pPr>
        <w:pStyle w:val="Bibliography"/>
      </w:pPr>
      <w:r>
        <w:t xml:space="preserve">Reif, J., Prylová, K., Šizling, A. L., Vermouzek, Z., Šťastný, K., &amp; Bejček,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6D7CA2EF" w14:textId="77777777" w:rsidR="00AC35AB" w:rsidRDefault="00AC35AB" w:rsidP="00570264">
      <w:pPr>
        <w:pStyle w:val="Bibliography"/>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61838E54" w14:textId="77777777" w:rsidR="00AC35AB" w:rsidRDefault="00AC35AB" w:rsidP="00570264">
      <w:pPr>
        <w:pStyle w:val="Bibliography"/>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EF80EC0" w14:textId="77777777" w:rsidR="00AC35AB" w:rsidRDefault="00AC35AB" w:rsidP="00570264">
      <w:pPr>
        <w:pStyle w:val="Bibliography"/>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5D5A943F" w14:textId="77777777" w:rsidR="00AC35AB" w:rsidRDefault="00AC35AB" w:rsidP="00570264">
      <w:pPr>
        <w:pStyle w:val="Bibliography"/>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76F60D13" w14:textId="77777777" w:rsidR="00AC35AB" w:rsidRDefault="00AC35AB" w:rsidP="00570264">
      <w:pPr>
        <w:pStyle w:val="Bibliography"/>
      </w:pPr>
      <w:r>
        <w:lastRenderedPageBreak/>
        <w:t>CBD, 2006. Global Biodiversity Outlook 2 Secretariat of the Convention on Biological Diversity, Montreal, 81 + vii pages</w:t>
      </w:r>
    </w:p>
    <w:p w14:paraId="58608A16" w14:textId="77777777" w:rsidR="00AC35AB" w:rsidRDefault="00AC35AB" w:rsidP="00570264">
      <w:pPr>
        <w:pStyle w:val="Bibliography"/>
      </w:pPr>
      <w:r w:rsidRPr="00AC35AB">
        <w:rPr>
          <w:lang w:val="fr-FR"/>
        </w:rPr>
        <w:t xml:space="preserve">Semper-Pascual, A., Macchi, L., Sabatini, F. M., Decarre, J., Baumann, M., Blendinger, P. G., Gómez-Valencia, B., Mastrangelo, M. E., &amp; Kuemmerle, T. (2018). </w:t>
      </w:r>
      <w:r>
        <w:t xml:space="preserve">Mapping 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0A9E5552" w14:textId="77777777" w:rsidR="00AC35AB" w:rsidRDefault="00AC35AB" w:rsidP="00570264">
      <w:pPr>
        <w:pStyle w:val="Bibliography"/>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773BF0C5" w14:textId="77777777" w:rsidR="00AC35AB" w:rsidRDefault="00AC35AB" w:rsidP="00570264">
      <w:pPr>
        <w:pStyle w:val="Bibliography"/>
      </w:pPr>
      <w:r>
        <w:t xml:space="preserve">Simpson, E. H. (1949). Measurement of Diversity. </w:t>
      </w:r>
      <w:r>
        <w:rPr>
          <w:i/>
          <w:iCs/>
        </w:rPr>
        <w:t>Nature</w:t>
      </w:r>
      <w:r>
        <w:t xml:space="preserve">, </w:t>
      </w:r>
      <w:r>
        <w:rPr>
          <w:i/>
          <w:iCs/>
        </w:rPr>
        <w:t>163</w:t>
      </w:r>
      <w:r>
        <w:t>(4148), 688–688. https://doi.org/10.1038/163688a0</w:t>
      </w:r>
    </w:p>
    <w:p w14:paraId="5190A86E" w14:textId="77777777" w:rsidR="00AC35AB" w:rsidRDefault="00AC35AB" w:rsidP="00570264">
      <w:pPr>
        <w:pStyle w:val="Bibliography"/>
      </w:pPr>
      <w:r>
        <w:t xml:space="preserve">Spasov, S., Hristov, I., Eaton, M., &amp; Nikolov, S. C. (2017). Population Trends of Common Birds in Bulgaria: Is Their Status Improving after the EU Accession? </w:t>
      </w:r>
      <w:r>
        <w:rPr>
          <w:i/>
          <w:iCs/>
        </w:rPr>
        <w:t>Acta Zoologica Bulgarica</w:t>
      </w:r>
      <w:r>
        <w:t xml:space="preserve">, </w:t>
      </w:r>
      <w:r>
        <w:rPr>
          <w:i/>
          <w:iCs/>
        </w:rPr>
        <w:t>69</w:t>
      </w:r>
      <w:r>
        <w:t>(1), 10.</w:t>
      </w:r>
    </w:p>
    <w:p w14:paraId="359A6F56" w14:textId="77777777" w:rsidR="00AC35AB" w:rsidRDefault="00AC35AB" w:rsidP="00570264">
      <w:pPr>
        <w:pStyle w:val="Bibliography"/>
      </w:pPr>
      <w:r>
        <w:t xml:space="preserve">Storch, D., Marquet, P., &amp; Brown, J. (Eds.). (2007). </w:t>
      </w:r>
      <w:r>
        <w:rPr>
          <w:i/>
          <w:iCs/>
        </w:rPr>
        <w:t>Scaling Biodiversity</w:t>
      </w:r>
      <w:r>
        <w:t>. Cambridge University Press. https://doi.org/10.1017/CBO9780511814938</w:t>
      </w:r>
    </w:p>
    <w:p w14:paraId="00ADF4E3" w14:textId="77777777" w:rsidR="00AC35AB" w:rsidRDefault="00AC35AB" w:rsidP="00570264">
      <w:pPr>
        <w:pStyle w:val="Bibliography"/>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2C98563F" w14:textId="77777777" w:rsidR="00AC35AB" w:rsidRDefault="00AC35AB" w:rsidP="00570264">
      <w:pPr>
        <w:pStyle w:val="Bibliography"/>
      </w:pPr>
      <w:r>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6B31880D" w14:textId="77777777" w:rsidR="00AC35AB" w:rsidRDefault="00AC35AB" w:rsidP="00570264">
      <w:pPr>
        <w:pStyle w:val="Bibliography"/>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663D45E8" w14:textId="77777777" w:rsidR="00AC35AB" w:rsidRDefault="00AC35AB" w:rsidP="00570264">
      <w:pPr>
        <w:pStyle w:val="Bibliography"/>
      </w:pPr>
      <w:r>
        <w:lastRenderedPageBreak/>
        <w:t xml:space="preserve">Van Turnhout, C. A. M., Foppen, R. P. B., Leuven, R. S. E. W., Siepel,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57AFBC28" w14:textId="77777777" w:rsidR="00AC35AB" w:rsidRDefault="00AC35AB" w:rsidP="00570264">
      <w:pPr>
        <w:pStyle w:val="Bibliography"/>
      </w:pPr>
      <w:r>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0BD2336F" w14:textId="77777777" w:rsidR="00AC35AB" w:rsidRDefault="00AC35AB" w:rsidP="00570264">
      <w:pPr>
        <w:pStyle w:val="Bibliography"/>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1A0BE831" w14:textId="77777777" w:rsidR="00AC35AB" w:rsidRDefault="00AC35AB" w:rsidP="00570264">
      <w:pPr>
        <w:pStyle w:val="Bibliography"/>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55D7627C" w14:textId="77777777" w:rsidR="00AC35AB" w:rsidRDefault="00AC35AB" w:rsidP="00570264">
      <w:pPr>
        <w:pStyle w:val="Bibliography"/>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42EA2236" w14:textId="77777777" w:rsidR="00AC35AB" w:rsidRDefault="00AC35AB" w:rsidP="00570264">
      <w:pPr>
        <w:pStyle w:val="Bibliography"/>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2B2F526D" w14:textId="77777777" w:rsidR="00AC35AB" w:rsidRDefault="00AC35AB" w:rsidP="00570264">
      <w:pPr>
        <w:pStyle w:val="Bibliography"/>
      </w:pPr>
      <w:r>
        <w:t xml:space="preserve">Whittaker, R. H. (1972). Evolution and Measurement of Species Diversity. </w:t>
      </w:r>
      <w:r>
        <w:rPr>
          <w:i/>
          <w:iCs/>
        </w:rPr>
        <w:t>TAXON</w:t>
      </w:r>
      <w:r>
        <w:t xml:space="preserve">, </w:t>
      </w:r>
      <w:r>
        <w:rPr>
          <w:i/>
          <w:iCs/>
        </w:rPr>
        <w:t>21</w:t>
      </w:r>
      <w:r>
        <w:t>(2–3), 213–251. https://doi.org/10.2307/1218190</w:t>
      </w:r>
    </w:p>
    <w:p w14:paraId="7493744C" w14:textId="273F2A33" w:rsidR="00391B08" w:rsidRDefault="00AC35AB" w:rsidP="001439D1">
      <w:pPr>
        <w:pStyle w:val="Bibliography"/>
      </w:pPr>
      <w:r>
        <w:t xml:space="preserve">Wretenberg, J., Pärt,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r w:rsidR="00391B08">
        <w:fldChar w:fldCharType="end"/>
      </w:r>
    </w:p>
    <w:sectPr w:rsidR="00391B08" w:rsidSect="00DE0657">
      <w:footerReference w:type="default" r:id="rId25"/>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F6FFD" w14:textId="77777777" w:rsidR="00657AFF" w:rsidRDefault="00657AFF">
      <w:pPr>
        <w:spacing w:after="0" w:line="240" w:lineRule="auto"/>
      </w:pPr>
      <w:r>
        <w:separator/>
      </w:r>
    </w:p>
  </w:endnote>
  <w:endnote w:type="continuationSeparator" w:id="0">
    <w:p w14:paraId="09E35B51" w14:textId="77777777" w:rsidR="00657AFF" w:rsidRDefault="00657A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2F527" w14:textId="77777777" w:rsidR="00657AFF" w:rsidRDefault="00657AFF">
      <w:pPr>
        <w:spacing w:after="0" w:line="240" w:lineRule="auto"/>
      </w:pPr>
      <w:r>
        <w:separator/>
      </w:r>
    </w:p>
  </w:footnote>
  <w:footnote w:type="continuationSeparator" w:id="0">
    <w:p w14:paraId="72E1E208" w14:textId="77777777" w:rsidR="00657AFF" w:rsidRDefault="00657A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148E5"/>
    <w:rsid w:val="00020CD1"/>
    <w:rsid w:val="00023F6F"/>
    <w:rsid w:val="00025955"/>
    <w:rsid w:val="00043697"/>
    <w:rsid w:val="00043C51"/>
    <w:rsid w:val="0005163E"/>
    <w:rsid w:val="00096BE5"/>
    <w:rsid w:val="00100B57"/>
    <w:rsid w:val="00103245"/>
    <w:rsid w:val="001253B1"/>
    <w:rsid w:val="001439D1"/>
    <w:rsid w:val="00190067"/>
    <w:rsid w:val="00206812"/>
    <w:rsid w:val="00237020"/>
    <w:rsid w:val="00242A73"/>
    <w:rsid w:val="00251AA0"/>
    <w:rsid w:val="00263E62"/>
    <w:rsid w:val="00283FB2"/>
    <w:rsid w:val="00294037"/>
    <w:rsid w:val="002E671A"/>
    <w:rsid w:val="0031355B"/>
    <w:rsid w:val="00323B7A"/>
    <w:rsid w:val="00335710"/>
    <w:rsid w:val="00386A2C"/>
    <w:rsid w:val="00391B08"/>
    <w:rsid w:val="0042697E"/>
    <w:rsid w:val="004C7BA0"/>
    <w:rsid w:val="00502100"/>
    <w:rsid w:val="00555489"/>
    <w:rsid w:val="00555E98"/>
    <w:rsid w:val="00570264"/>
    <w:rsid w:val="005751D6"/>
    <w:rsid w:val="00647565"/>
    <w:rsid w:val="0065144A"/>
    <w:rsid w:val="0065399F"/>
    <w:rsid w:val="00657AFF"/>
    <w:rsid w:val="0075662F"/>
    <w:rsid w:val="00756A10"/>
    <w:rsid w:val="0076204E"/>
    <w:rsid w:val="007674F9"/>
    <w:rsid w:val="0078290B"/>
    <w:rsid w:val="007A1566"/>
    <w:rsid w:val="007F2444"/>
    <w:rsid w:val="007F3F73"/>
    <w:rsid w:val="008974FD"/>
    <w:rsid w:val="008F0CB9"/>
    <w:rsid w:val="009031A6"/>
    <w:rsid w:val="00981DD2"/>
    <w:rsid w:val="00992016"/>
    <w:rsid w:val="00A4129E"/>
    <w:rsid w:val="00A57BD7"/>
    <w:rsid w:val="00A7662F"/>
    <w:rsid w:val="00AA0AAC"/>
    <w:rsid w:val="00AA73E6"/>
    <w:rsid w:val="00AC35AB"/>
    <w:rsid w:val="00AE1675"/>
    <w:rsid w:val="00B40EC1"/>
    <w:rsid w:val="00B52C87"/>
    <w:rsid w:val="00C20D8A"/>
    <w:rsid w:val="00C54247"/>
    <w:rsid w:val="00CA55DE"/>
    <w:rsid w:val="00D545FC"/>
    <w:rsid w:val="00DE0657"/>
    <w:rsid w:val="00E20D95"/>
    <w:rsid w:val="00E73F01"/>
    <w:rsid w:val="00ED2E47"/>
    <w:rsid w:val="00EF0DE4"/>
    <w:rsid w:val="00F026D0"/>
    <w:rsid w:val="00F461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style>
  <w:style w:type="character" w:styleId="LineNumber">
    <w:name w:val="line number"/>
    <w:basedOn w:val="DefaultParagraphFont"/>
    <w:uiPriority w:val="99"/>
    <w:semiHidden/>
    <w:unhideWhenUsed/>
    <w:rsid w:val="00DE06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hyperlink" Target="mailto:alissign@mail.snv.jussieu.fr" TargetMode="External"/><Relationship Id="rId18" Type="http://schemas.openxmlformats.org/officeDocument/2006/relationships/image" Target="media/image1.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jpg"/><Relationship Id="rId7" Type="http://schemas.openxmlformats.org/officeDocument/2006/relationships/endnotes" Target="endnotes.xml"/><Relationship Id="rId12" Type="http://schemas.openxmlformats.org/officeDocument/2006/relationships/hyperlink" Target="https://www.researchgate.net/profile/Aurelie-Huste" TargetMode="External"/><Relationship Id="rId17" Type="http://schemas.openxmlformats.org/officeDocument/2006/relationships/hyperlink" Target="mailto:fchiron@mnhn.fr"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researchgate.net/profile/Francois-Chiron" TargetMode="External"/><Relationship Id="rId20"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rbet@mnhn.fr" TargetMode="External"/><Relationship Id="rId24" Type="http://schemas.openxmlformats.org/officeDocument/2006/relationships/image" Target="media/image7.jpg"/><Relationship Id="rId5" Type="http://schemas.openxmlformats.org/officeDocument/2006/relationships/webSettings" Target="webSettings.xml"/><Relationship Id="rId15" Type="http://schemas.openxmlformats.org/officeDocument/2006/relationships/hyperlink" Target="mailto:anne-christine.monnet@mnhn.fr" TargetMode="External"/><Relationship Id="rId23" Type="http://schemas.openxmlformats.org/officeDocument/2006/relationships/image" Target="media/image6.jpg"/><Relationship Id="rId10" Type="http://schemas.openxmlformats.org/officeDocument/2006/relationships/hyperlink" Target="https://www.researchgate.net/profile/Morgane-Barbet-Massin" TargetMode="External"/><Relationship Id="rId19"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hyperlink" Target="https://annechristinemonnet.wordpress.com/" TargetMode="External"/><Relationship Id="rId22" Type="http://schemas.openxmlformats.org/officeDocument/2006/relationships/image" Target="media/image5.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35</Pages>
  <Words>68191</Words>
  <Characters>388695</Characters>
  <Application>Microsoft Office Word</Application>
  <DocSecurity>0</DocSecurity>
  <Lines>3239</Lines>
  <Paragraphs>9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rancois</cp:lastModifiedBy>
  <cp:revision>54</cp:revision>
  <dcterms:created xsi:type="dcterms:W3CDTF">2022-02-18T10:16:00Z</dcterms:created>
  <dcterms:modified xsi:type="dcterms:W3CDTF">2022-02-20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Uuf7vme"/&gt;&lt;style id="http://www.zotero.org/styles/basic-and-applied-ecology" hasBibliography="1" bibliographyStyleHasBeenSet="1"/&gt;&lt;prefs&gt;&lt;pref name="fieldType" value="Field"/&gt;&lt;/prefs&gt;&lt;/data&gt;</vt:lpwstr>
  </property>
</Properties>
</file>